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2A1B16B" w14:textId="2AF17FD8" w:rsidR="00D97E6D" w:rsidRPr="00AB4EC6" w:rsidRDefault="00D97E6D" w:rsidP="00D97E6D">
      <w:pPr>
        <w:spacing w:after="0" w:line="240" w:lineRule="auto"/>
        <w:contextualSpacing/>
        <w:rPr>
          <w:rFonts w:ascii="Times New Roman" w:hAnsi="Times New Roman"/>
          <w:sz w:val="24"/>
          <w:szCs w:val="24"/>
        </w:rPr>
      </w:pPr>
      <w:r w:rsidRPr="00AB4EC6">
        <w:rPr>
          <w:rFonts w:ascii="Times New Roman" w:hAnsi="Times New Roman"/>
          <w:sz w:val="24"/>
          <w:szCs w:val="24"/>
        </w:rPr>
        <w:t>Table 1: Publications included in the database and their types of vector trait data</w:t>
      </w:r>
    </w:p>
    <w:tbl>
      <w:tblPr>
        <w:tblStyle w:val="TableGrid"/>
        <w:tblpPr w:leftFromText="180" w:rightFromText="180" w:vertAnchor="text" w:horzAnchor="margin" w:tblpY="332"/>
        <w:tblW w:w="0" w:type="auto"/>
        <w:tblLook w:val="04A0" w:firstRow="1" w:lastRow="0" w:firstColumn="1" w:lastColumn="0" w:noHBand="0" w:noVBand="1"/>
      </w:tblPr>
      <w:tblGrid>
        <w:gridCol w:w="4531"/>
        <w:gridCol w:w="993"/>
        <w:gridCol w:w="1275"/>
        <w:gridCol w:w="790"/>
        <w:gridCol w:w="1427"/>
      </w:tblGrid>
      <w:tr w:rsidR="00D97E6D" w14:paraId="76DBE0CC" w14:textId="77777777" w:rsidTr="001B401F">
        <w:tc>
          <w:tcPr>
            <w:tcW w:w="4531" w:type="dxa"/>
            <w:vMerge w:val="restart"/>
          </w:tcPr>
          <w:p w14:paraId="00202779" w14:textId="77777777" w:rsidR="00D97E6D" w:rsidRPr="00CC3718" w:rsidRDefault="00D97E6D" w:rsidP="001B401F">
            <w:pPr>
              <w:spacing w:after="0" w:line="240" w:lineRule="auto"/>
              <w:contextualSpacing/>
              <w:rPr>
                <w:b/>
                <w:bCs/>
                <w:lang w:val="fr-FR"/>
              </w:rPr>
            </w:pPr>
            <w:r w:rsidRPr="00CC3718">
              <w:rPr>
                <w:b/>
                <w:bCs/>
                <w:lang w:val="fr-FR"/>
              </w:rPr>
              <w:t>Publication</w:t>
            </w:r>
          </w:p>
        </w:tc>
        <w:tc>
          <w:tcPr>
            <w:tcW w:w="4485" w:type="dxa"/>
            <w:gridSpan w:val="4"/>
          </w:tcPr>
          <w:p w14:paraId="6C96F903" w14:textId="77777777" w:rsidR="00D97E6D" w:rsidRPr="00CC3718" w:rsidRDefault="00D97E6D" w:rsidP="001B401F">
            <w:pPr>
              <w:spacing w:after="0" w:line="240" w:lineRule="auto"/>
              <w:contextualSpacing/>
              <w:jc w:val="center"/>
              <w:rPr>
                <w:b/>
                <w:bCs/>
                <w:lang w:val="fr-FR"/>
              </w:rPr>
            </w:pPr>
            <w:proofErr w:type="spellStart"/>
            <w:r w:rsidRPr="00CC3718">
              <w:rPr>
                <w:b/>
                <w:bCs/>
                <w:lang w:val="fr-FR"/>
              </w:rPr>
              <w:t>Vector</w:t>
            </w:r>
            <w:proofErr w:type="spellEnd"/>
            <w:r w:rsidRPr="00CC3718">
              <w:rPr>
                <w:b/>
                <w:bCs/>
                <w:lang w:val="fr-FR"/>
              </w:rPr>
              <w:t xml:space="preserve"> Trait</w:t>
            </w:r>
          </w:p>
        </w:tc>
      </w:tr>
      <w:tr w:rsidR="00D97E6D" w14:paraId="71EB30A3" w14:textId="77777777" w:rsidTr="001B401F">
        <w:tc>
          <w:tcPr>
            <w:tcW w:w="4531" w:type="dxa"/>
            <w:vMerge/>
          </w:tcPr>
          <w:p w14:paraId="6C4BF24F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</w:p>
        </w:tc>
        <w:tc>
          <w:tcPr>
            <w:tcW w:w="993" w:type="dxa"/>
          </w:tcPr>
          <w:p w14:paraId="389BB8CF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rPr>
                <w:lang w:val="fr-FR"/>
              </w:rPr>
              <w:t>Survival</w:t>
            </w:r>
          </w:p>
        </w:tc>
        <w:tc>
          <w:tcPr>
            <w:tcW w:w="1275" w:type="dxa"/>
          </w:tcPr>
          <w:p w14:paraId="490DBDA2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proofErr w:type="spellStart"/>
            <w:r>
              <w:rPr>
                <w:lang w:val="fr-FR"/>
              </w:rPr>
              <w:t>Behavior</w:t>
            </w:r>
            <w:proofErr w:type="spellEnd"/>
          </w:p>
        </w:tc>
        <w:tc>
          <w:tcPr>
            <w:tcW w:w="790" w:type="dxa"/>
          </w:tcPr>
          <w:p w14:paraId="2F30C0ED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rPr>
                <w:lang w:val="fr-FR"/>
              </w:rPr>
              <w:t>Size</w:t>
            </w:r>
          </w:p>
        </w:tc>
        <w:tc>
          <w:tcPr>
            <w:tcW w:w="1427" w:type="dxa"/>
          </w:tcPr>
          <w:p w14:paraId="7C660C1A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proofErr w:type="spellStart"/>
            <w:r>
              <w:rPr>
                <w:lang w:val="fr-FR"/>
              </w:rPr>
              <w:t>Development</w:t>
            </w:r>
            <w:proofErr w:type="spellEnd"/>
          </w:p>
        </w:tc>
      </w:tr>
      <w:tr w:rsidR="00D97E6D" w14:paraId="379BC5C4" w14:textId="77777777" w:rsidTr="001B401F">
        <w:tc>
          <w:tcPr>
            <w:tcW w:w="4531" w:type="dxa"/>
          </w:tcPr>
          <w:p w14:paraId="66B5CC55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fldChar w:fldCharType="begin"/>
            </w:r>
            <w:r>
              <w:instrText xml:space="preserve"> ADDIN EN.CITE &lt;EndNote&gt;&lt;Cite&gt;&lt;Author&gt;Alcalay&lt;/Author&gt;&lt;Year&gt;2018&lt;/Year&gt;&lt;RecNum&gt;665&lt;/RecNum&gt;&lt;DisplayText&gt;(Alcalay et al., 2018)&lt;/DisplayText&gt;&lt;record&gt;&lt;rec-number&gt;665&lt;/rec-number&gt;&lt;foreign-keys&gt;&lt;key app="EN" db-id="rzere20epx2teie9spfpxdd8ffas2ev2s9v2" timestamp="1611074185"&gt;665&lt;/key&gt;&lt;/foreign-keys&gt;&lt;ref-type name="Journal Article"&gt;17&lt;/ref-type&gt;&lt;contributors&gt;&lt;authors&gt;&lt;author&gt;Alcalay, Yehonatan&lt;/author&gt;&lt;author&gt;Tsurim, Ido&lt;/author&gt;&lt;author&gt;Ovadia, Ofer&lt;/author&gt;&lt;/authors&gt;&lt;/contributors&gt;&lt;titles&gt;&lt;title&gt;Female mosquitoes disperse further when they develop under predation risk&lt;/title&gt;&lt;secondary-title&gt;Behavioral Ecology&lt;/secondary-title&gt;&lt;/titles&gt;&lt;periodical&gt;&lt;full-title&gt;Behavioral Ecology&lt;/full-title&gt;&lt;/periodical&gt;&lt;pages&gt;1402-1408&lt;/pages&gt;&lt;volume&gt;29&lt;/volume&gt;&lt;dates&gt;&lt;year&gt;2018&lt;/year&gt;&lt;pub-dates&gt;&lt;date&gt;08/14&lt;/date&gt;&lt;/pub-dates&gt;&lt;/dates&gt;&lt;urls&gt;&lt;/urls&gt;&lt;electronic-resource-num&gt;10.1093/beheco/ary113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Alcalay et al., 2018)</w:t>
            </w:r>
            <w:r>
              <w:fldChar w:fldCharType="end"/>
            </w:r>
          </w:p>
        </w:tc>
        <w:sdt>
          <w:sdtPr>
            <w:rPr>
              <w:lang w:val="fr-FR"/>
            </w:rPr>
            <w:id w:val="1565142771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676CC11A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-2059623872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5238F5AF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-1674639579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6E362259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934489648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2DD0A020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</w:tr>
      <w:tr w:rsidR="00D97E6D" w14:paraId="04EC5D28" w14:textId="77777777" w:rsidTr="001B401F">
        <w:tc>
          <w:tcPr>
            <w:tcW w:w="4531" w:type="dxa"/>
          </w:tcPr>
          <w:p w14:paraId="6DFEB762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rPr>
                <w:lang w:val="fr-FR"/>
              </w:rPr>
              <w:fldChar w:fldCharType="begin"/>
            </w:r>
            <w:r>
              <w:rPr>
                <w:lang w:val="fr-FR"/>
              </w:rPr>
              <w:instrText xml:space="preserve"> ADDIN EN.CITE &lt;EndNote&gt;&lt;Cite&gt;&lt;Author&gt;Alcalay&lt;/Author&gt;&lt;Year&gt;2019&lt;/Year&gt;&lt;RecNum&gt;667&lt;/RecNum&gt;&lt;DisplayText&gt;(Alcalay et al., 2019)&lt;/DisplayText&gt;&lt;record&gt;&lt;rec-number&gt;667&lt;/rec-number&gt;&lt;foreign-keys&gt;&lt;key app="EN" db-id="rzere20epx2teie9spfpxdd8ffas2ev2s9v2" timestamp="1611074447"&gt;667&lt;/key&gt;&lt;/foreign-keys&gt;&lt;ref-type name="Journal Article"&gt;17&lt;/ref-type&gt;&lt;contributors&gt;&lt;authors&gt;&lt;author&gt;Alcalay, Yehonatan&lt;/author&gt;&lt;author&gt;Tsurim, Ido&lt;/author&gt;&lt;author&gt;Ovadia, Ofer&lt;/author&gt;&lt;/authors&gt;&lt;/contributors&gt;&lt;titles&gt;&lt;title&gt;Multi-scale oviposition site selection in two mosquito species&lt;/title&gt;&lt;secondary-title&gt;Ecological Entomology&lt;/secondary-title&gt;&lt;/titles&gt;&lt;periodical&gt;&lt;full-title&gt;Ecological Entomology&lt;/full-title&gt;&lt;/periodical&gt;&lt;pages&gt;347-356&lt;/pages&gt;&lt;volume&gt;44&lt;/volume&gt;&lt;number&gt;3&lt;/number&gt;&lt;keywords&gt;&lt;keyword&gt;Complex life cycle&lt;/keyword&gt;&lt;keyword&gt;Gambusia affinis&lt;/keyword&gt;&lt;keyword&gt;mosquitoes&lt;/keyword&gt;&lt;keyword&gt;multi-scale habitat selection&lt;/keyword&gt;&lt;keyword&gt;population dynamics&lt;/keyword&gt;&lt;keyword&gt;predation risk&lt;/keyword&gt;&lt;keyword&gt;reproductive trade-offs&lt;/keyword&gt;&lt;/keywords&gt;&lt;dates&gt;&lt;year&gt;2019&lt;/year&gt;&lt;pub-dates&gt;&lt;date&gt;2019/06/01&lt;/date&gt;&lt;/pub-dates&gt;&lt;/dates&gt;&lt;publisher&gt;John Wiley &amp;amp; Sons, Ltd&lt;/publisher&gt;&lt;isbn&gt;0307-6946&lt;/isbn&gt;&lt;work-type&gt;https://doi.org/10.1111/een.12708&lt;/work-type&gt;&lt;urls&gt;&lt;related-urls&gt;&lt;url&gt;https://doi.org/10.1111/een.12708&lt;/url&gt;&lt;/related-urls&gt;&lt;/urls&gt;&lt;electronic-resource-num&gt;https://doi.org/10.1111/een.12708&lt;/electronic-resource-num&gt;&lt;access-date&gt;2021/01/19&lt;/access-date&gt;&lt;/record&gt;&lt;/Cite&gt;&lt;/EndNote&gt;</w:instrText>
            </w:r>
            <w:r>
              <w:rPr>
                <w:lang w:val="fr-FR"/>
              </w:rPr>
              <w:fldChar w:fldCharType="separate"/>
            </w:r>
            <w:r>
              <w:rPr>
                <w:noProof/>
                <w:lang w:val="fr-FR"/>
              </w:rPr>
              <w:t>(Alcalay et al., 2019)</w:t>
            </w:r>
            <w:r>
              <w:rPr>
                <w:lang w:val="fr-FR"/>
              </w:rPr>
              <w:fldChar w:fldCharType="end"/>
            </w:r>
          </w:p>
        </w:tc>
        <w:sdt>
          <w:sdtPr>
            <w:rPr>
              <w:lang w:val="fr-FR"/>
            </w:rPr>
            <w:id w:val="-593161134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5FCE19DE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1158962924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00C34FD1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-1307081318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5FD9A332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1903790441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3B569DB1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</w:tr>
      <w:tr w:rsidR="00D97E6D" w14:paraId="10A52E25" w14:textId="77777777" w:rsidTr="001B401F">
        <w:tc>
          <w:tcPr>
            <w:tcW w:w="4531" w:type="dxa"/>
          </w:tcPr>
          <w:p w14:paraId="7ABE7070" w14:textId="77777777" w:rsidR="00D97E6D" w:rsidRPr="00E84198" w:rsidRDefault="00D97E6D" w:rsidP="001B401F">
            <w:pPr>
              <w:spacing w:after="0" w:line="240" w:lineRule="auto"/>
              <w:contextualSpacing/>
            </w:pPr>
            <w:r>
              <w:fldChar w:fldCharType="begin"/>
            </w:r>
            <w:r>
              <w:instrText xml:space="preserve"> ADDIN EN.CITE &lt;EndNote&gt;&lt;Cite&gt;&lt;Author&gt;Arav&lt;/Author&gt;&lt;Year&gt;2006&lt;/Year&gt;&lt;RecNum&gt;597&lt;/RecNum&gt;&lt;DisplayText&gt;(Arav and Blaustein, 2006)&lt;/DisplayText&gt;&lt;record&gt;&lt;rec-number&gt;597&lt;/rec-number&gt;&lt;foreign-keys&gt;&lt;key app="EN" db-id="rzere20epx2teie9spfpxdd8ffas2ev2s9v2" timestamp="1608722059"&gt;597&lt;/key&gt;&lt;/foreign-keys&gt;&lt;ref-type name="Journal Article"&gt;17&lt;/ref-type&gt;&lt;contributors&gt;&lt;authors&gt;&lt;author&gt;Arav, D.&lt;/author&gt;&lt;author&gt;Blaustein, L.&lt;/author&gt;&lt;/authors&gt;&lt;/contributors&gt;&lt;titles&gt;&lt;title&gt;Effects of pool depth and risk of predation on oviposition habitat selection by temporary pool dipterans&lt;/title&gt;&lt;secondary-title&gt;Journal of Medical Entomology&lt;/secondary-title&gt;&lt;/titles&gt;&lt;periodical&gt;&lt;full-title&gt;Journal of Medical Entomology&lt;/full-title&gt;&lt;/periodical&gt;&lt;pages&gt;493-497&lt;/pages&gt;&lt;volume&gt;43&lt;/volume&gt;&lt;number&gt;3&lt;/number&gt;&lt;dates&gt;&lt;year&gt;2006&lt;/year&gt;&lt;pub-dates&gt;&lt;date&gt;May&lt;/date&gt;&lt;/pub-dates&gt;&lt;/dates&gt;&lt;isbn&gt;0022-2585&lt;/isbn&gt;&lt;accession-num&gt;WOS:000242788500008&lt;/accession-num&gt;&lt;urls&gt;&lt;related-urls&gt;&lt;url&gt;&amp;lt;Go to ISI&amp;gt;://WOS:000242788500008&lt;/url&gt;&lt;/related-urls&gt;&lt;/urls&gt;&lt;electronic-resource-num&gt;10.1603/0022-2585(2006)43[493:eopdar]2.0.co;2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Arav and Blaustein, 2006)</w:t>
            </w:r>
            <w:r>
              <w:fldChar w:fldCharType="end"/>
            </w:r>
          </w:p>
        </w:tc>
        <w:sdt>
          <w:sdtPr>
            <w:rPr>
              <w:lang w:val="fr-FR"/>
            </w:rPr>
            <w:id w:val="-1673248419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76EC7FA1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-1637473826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69E948EF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-519858748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359FE5FF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1269515310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52473410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</w:tr>
      <w:tr w:rsidR="00D97E6D" w14:paraId="6207492D" w14:textId="77777777" w:rsidTr="001B401F">
        <w:tc>
          <w:tcPr>
            <w:tcW w:w="4531" w:type="dxa"/>
          </w:tcPr>
          <w:p w14:paraId="2BE7FD3C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fldChar w:fldCharType="begin"/>
            </w:r>
            <w:r>
              <w:instrText xml:space="preserve"> ADDIN EN.CITE &lt;EndNote&gt;&lt;Cite&gt;&lt;Author&gt;Beketov&lt;/Author&gt;&lt;Year&gt;2007&lt;/Year&gt;&lt;RecNum&gt;133&lt;/RecNum&gt;&lt;DisplayText&gt;(Beketov and Liess, 2007)&lt;/DisplayText&gt;&lt;record&gt;&lt;rec-number&gt;133&lt;/rec-number&gt;&lt;foreign-keys&gt;&lt;key app="EN" db-id="rzere20epx2teie9spfpxdd8ffas2ev2s9v2" timestamp="1549819630"&gt;133&lt;/key&gt;&lt;/foreign-keys&gt;&lt;ref-type name="Journal Article"&gt;17&lt;/ref-type&gt;&lt;contributors&gt;&lt;authors&gt;&lt;author&gt;Beketov, Mikhail A.&lt;/author&gt;&lt;author&gt;Liess, Matthias&lt;/author&gt;&lt;/authors&gt;&lt;/contributors&gt;&lt;titles&gt;&lt;title&gt;Predation risk perception and food scarcity induce alterations of life-cycle traits of the mosquito Culex pipens&lt;/title&gt;&lt;secondary-title&gt;Ecological Entomology&lt;/secondary-title&gt;&lt;/titles&gt;&lt;periodical&gt;&lt;full-title&gt;Ecological Entomology&lt;/full-title&gt;&lt;/periodical&gt;&lt;pages&gt;405-410&lt;/pages&gt;&lt;volume&gt;32&lt;/volume&gt;&lt;number&gt;4&lt;/number&gt;&lt;dates&gt;&lt;year&gt;2007&lt;/year&gt;&lt;/dates&gt;&lt;isbn&gt;0307-6946&lt;/isbn&gt;&lt;urls&gt;&lt;/urls&gt;&lt;electronic-resource-num&gt;10.1111/j.1365-2311.2007.00889.x&lt;/electronic-resource-num&gt;&lt;access-date&gt;Aug&lt;/access-dat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Beketov and Liess, 2007)</w:t>
            </w:r>
            <w:r>
              <w:fldChar w:fldCharType="end"/>
            </w:r>
          </w:p>
        </w:tc>
        <w:sdt>
          <w:sdtPr>
            <w:rPr>
              <w:lang w:val="fr-FR"/>
            </w:rPr>
            <w:id w:val="-1871368501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7DEABEAF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950661213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31A24240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-1975676197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38D462B3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-1185978747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46DB3183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</w:tr>
      <w:tr w:rsidR="00D97E6D" w14:paraId="415ADC7A" w14:textId="77777777" w:rsidTr="001B401F">
        <w:tc>
          <w:tcPr>
            <w:tcW w:w="4531" w:type="dxa"/>
          </w:tcPr>
          <w:p w14:paraId="4C8F3457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fldChar w:fldCharType="begin"/>
            </w:r>
            <w:r>
              <w:instrText xml:space="preserve"> ADDIN EN.CITE &lt;EndNote&gt;&lt;Cite&gt;&lt;Author&gt;Blaustein&lt;/Author&gt;&lt;Year&gt;2005&lt;/Year&gt;&lt;RecNum&gt;632&lt;/RecNum&gt;&lt;DisplayText&gt;(Blaustein et al., 2005)&lt;/DisplayText&gt;&lt;record&gt;&lt;rec-number&gt;632&lt;/rec-number&gt;&lt;foreign-keys&gt;&lt;key app="EN" db-id="rzere20epx2teie9spfpxdd8ffas2ev2s9v2" timestamp="1611053196"&gt;632&lt;/key&gt;&lt;/foreign-keys&gt;&lt;ref-type name="Journal Article"&gt;17&lt;/ref-type&gt;&lt;contributors&gt;&lt;authors&gt;&lt;author&gt;Blaustein, L.&lt;/author&gt;&lt;author&gt;Blaustein, J.&lt;/author&gt;&lt;author&gt;Chase, J.&lt;/author&gt;&lt;/authors&gt;&lt;/contributors&gt;&lt;titles&gt;&lt;title&gt;Chemical detection of the predator Notonecta irrorata by ovipositing Culex mosquitoes&lt;/title&gt;&lt;secondary-title&gt;Journal of Vector Ecology&lt;/secondary-title&gt;&lt;/titles&gt;&lt;periodical&gt;&lt;full-title&gt;Journal of Vector Ecology&lt;/full-title&gt;&lt;/periodical&gt;&lt;pages&gt;299-301&lt;/pages&gt;&lt;volume&gt;30&lt;/volume&gt;&lt;number&gt;2&lt;/number&gt;&lt;dates&gt;&lt;year&gt;2005&lt;/year&gt;&lt;pub-dates&gt;&lt;date&gt;Dec&lt;/date&gt;&lt;/pub-dates&gt;&lt;/dates&gt;&lt;accession-num&gt;WOS:000240393100020&lt;/accession-num&gt;&lt;urls&gt;&lt;related-urls&gt;&lt;url&gt;&amp;lt;Go to ISI&amp;gt;://WOS:000240393100020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Blaustein et al., 2005)</w:t>
            </w:r>
            <w:r>
              <w:fldChar w:fldCharType="end"/>
            </w:r>
          </w:p>
        </w:tc>
        <w:sdt>
          <w:sdtPr>
            <w:rPr>
              <w:lang w:val="fr-FR"/>
            </w:rPr>
            <w:id w:val="-1930032305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2CD7C426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1898237921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6C8CB7C6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2098137204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6D731C31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1968473438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740D67FA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</w:tr>
      <w:tr w:rsidR="00D97E6D" w14:paraId="4EDCB262" w14:textId="77777777" w:rsidTr="001B401F">
        <w:tc>
          <w:tcPr>
            <w:tcW w:w="4531" w:type="dxa"/>
          </w:tcPr>
          <w:p w14:paraId="55C91B7F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fldChar w:fldCharType="begin"/>
            </w:r>
            <w:r>
              <w:instrText xml:space="preserve"> ADDIN EN.CITE &lt;EndNote&gt;&lt;Cite&gt;&lt;Author&gt;Blaustein&lt;/Author&gt;&lt;Year&gt;1996&lt;/Year&gt;&lt;RecNum&gt;633&lt;/RecNum&gt;&lt;DisplayText&gt;(Blaustein and Margalit, 1996)&lt;/DisplayText&gt;&lt;record&gt;&lt;rec-number&gt;633&lt;/rec-number&gt;&lt;foreign-keys&gt;&lt;key app="EN" db-id="rzere20epx2teie9spfpxdd8ffas2ev2s9v2" timestamp="1611053379"&gt;633&lt;/key&gt;&lt;/foreign-keys&gt;&lt;ref-type name="Journal Article"&gt;17&lt;/ref-type&gt;&lt;contributors&gt;&lt;authors&gt;&lt;author&gt;Blaustein, Leon&lt;/author&gt;&lt;author&gt;Margalit, Joel&lt;/author&gt;&lt;/authors&gt;&lt;/contributors&gt;&lt;titles&gt;&lt;title&gt;Priority Effects in Temporary Pools: Nature and Outcome of Mosquito Larva-Toad Tadpole Interactions Depend on Order of Entrance&lt;/title&gt;&lt;secondary-title&gt;Journal of Animal Ecology&lt;/secondary-title&gt;&lt;/titles&gt;&lt;periodical&gt;&lt;full-title&gt;Journal of Animal Ecology&lt;/full-title&gt;&lt;/periodical&gt;&lt;pages&gt;77-84&lt;/pages&gt;&lt;volume&gt;65&lt;/volume&gt;&lt;number&gt;1&lt;/number&gt;&lt;dates&gt;&lt;year&gt;1996&lt;/year&gt;&lt;/dates&gt;&lt;publisher&gt;[Wiley, British Ecological Society]&lt;/publisher&gt;&lt;isbn&gt;00218790, 13652656&lt;/isbn&gt;&lt;urls&gt;&lt;related-urls&gt;&lt;url&gt;http://www.jstor.org/stable/5701&lt;/url&gt;&lt;/related-urls&gt;&lt;/urls&gt;&lt;custom1&gt;Full publication date: Jan., 1996&lt;/custom1&gt;&lt;electronic-resource-num&gt;10.2307/5701&lt;/electronic-resource-num&gt;&lt;remote-database-name&gt;JSTOR&lt;/remote-database-name&gt;&lt;access-date&gt;2021/01/19/&lt;/access-dat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Blaustein and Margalit, 1996)</w:t>
            </w:r>
            <w:r>
              <w:fldChar w:fldCharType="end"/>
            </w:r>
          </w:p>
        </w:tc>
        <w:sdt>
          <w:sdtPr>
            <w:rPr>
              <w:lang w:val="fr-FR"/>
            </w:rPr>
            <w:id w:val="769589591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1F30B58C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510255677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2AB1909B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-1380782364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79054E7D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1317301806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5BA11CDA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</w:tr>
      <w:tr w:rsidR="00D97E6D" w14:paraId="7C5A24E7" w14:textId="77777777" w:rsidTr="001B401F">
        <w:tc>
          <w:tcPr>
            <w:tcW w:w="4531" w:type="dxa"/>
          </w:tcPr>
          <w:p w14:paraId="03B4359E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fldChar w:fldCharType="begin"/>
            </w:r>
            <w:r>
              <w:instrText xml:space="preserve"> ADDIN EN.CITE &lt;EndNote&gt;&lt;Cite&gt;&lt;Author&gt;Bond&lt;/Author&gt;&lt;Year&gt;2005&lt;/Year&gt;&lt;RecNum&gt;563&lt;/RecNum&gt;&lt;DisplayText&gt;(Bond et al., 2005)&lt;/DisplayText&gt;&lt;record&gt;&lt;rec-number&gt;563&lt;/rec-number&gt;&lt;foreign-keys&gt;&lt;key app="EN" db-id="rzere20epx2teie9spfpxdd8ffas2ev2s9v2" timestamp="1607126932"&gt;563&lt;/key&gt;&lt;/foreign-keys&gt;&lt;ref-type name="Journal Article"&gt;17&lt;/ref-type&gt;&lt;contributors&gt;&lt;authors&gt;&lt;author&gt;Bond, J. G.&lt;/author&gt;&lt;author&gt;Arredondo-Jimenez, J. I.&lt;/author&gt;&lt;author&gt;Rodriguez, M. H.&lt;/author&gt;&lt;author&gt;Quiroz-Martinez, H.&lt;/author&gt;&lt;author&gt;Williams, T.&lt;/author&gt;&lt;/authors&gt;&lt;/contributors&gt;&lt;titles&gt;&lt;title&gt;Oviposition habitat selection for a predator refuge and food source in a mosquito&lt;/title&gt;&lt;secondary-title&gt;Ecological Entomology&lt;/secondary-title&gt;&lt;/titles&gt;&lt;periodical&gt;&lt;full-title&gt;Ecological Entomology&lt;/full-title&gt;&lt;/periodical&gt;&lt;pages&gt;255-263&lt;/pages&gt;&lt;volume&gt;30&lt;/volume&gt;&lt;number&gt;3&lt;/number&gt;&lt;dates&gt;&lt;year&gt;2005&lt;/year&gt;&lt;pub-dates&gt;&lt;date&gt;Jun&lt;/date&gt;&lt;/pub-dates&gt;&lt;/dates&gt;&lt;isbn&gt;0307-6946&lt;/isbn&gt;&lt;accession-num&gt;WOS:000229428500002&lt;/accession-num&gt;&lt;urls&gt;&lt;related-urls&gt;&lt;url&gt;&amp;lt;Go to ISI&amp;gt;://WOS:000229428500002&lt;/url&gt;&lt;/related-urls&gt;&lt;/urls&gt;&lt;electronic-resource-num&gt;10.1111/j.0307-6946.2005.00704.x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Bond et al., 2005)</w:t>
            </w:r>
            <w:r>
              <w:fldChar w:fldCharType="end"/>
            </w:r>
          </w:p>
        </w:tc>
        <w:sdt>
          <w:sdtPr>
            <w:rPr>
              <w:lang w:val="fr-FR"/>
            </w:rPr>
            <w:id w:val="2034299147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3379A3F9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1987977842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5C945C6D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-646503619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42AA9AB0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1470170241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25FD2AA8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</w:tr>
      <w:tr w:rsidR="00D97E6D" w14:paraId="020DBAA0" w14:textId="77777777" w:rsidTr="001B401F">
        <w:tc>
          <w:tcPr>
            <w:tcW w:w="4531" w:type="dxa"/>
          </w:tcPr>
          <w:p w14:paraId="2946A2C3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fldChar w:fldCharType="begin"/>
            </w:r>
            <w:r>
              <w:instrText xml:space="preserve"> ADDIN EN.CITE &lt;EndNote&gt;&lt;Cite&gt;&lt;Author&gt;Bowatte&lt;/Author&gt;&lt;Year&gt;2013&lt;/Year&gt;&lt;RecNum&gt;634&lt;/RecNum&gt;&lt;DisplayText&gt;(Bowatte et al., 2013)&lt;/DisplayText&gt;&lt;record&gt;&lt;rec-number&gt;634&lt;/rec-number&gt;&lt;foreign-keys&gt;&lt;key app="EN" db-id="rzere20epx2teie9spfpxdd8ffas2ev2s9v2" timestamp="1611053802"&gt;634&lt;/key&gt;&lt;/foreign-keys&gt;&lt;ref-type name="Journal Article"&gt;17&lt;/ref-type&gt;&lt;contributors&gt;&lt;authors&gt;&lt;author&gt;Bowatte, G.&lt;/author&gt;&lt;author&gt;Perera, P.&lt;/author&gt;&lt;author&gt;Senevirathne, G.&lt;/author&gt;&lt;author&gt;Meegaskumbura, S.&lt;/author&gt;&lt;author&gt;Meegaskumbura, M.&lt;/author&gt;&lt;/authors&gt;&lt;/contributors&gt;&lt;titles&gt;&lt;title&gt;Tadpoles as dengue mosquito (Aedes aegypti) egg predators&lt;/title&gt;&lt;secondary-title&gt;Biological Control&lt;/secondary-title&gt;&lt;/titles&gt;&lt;periodical&gt;&lt;full-title&gt;Biological Control&lt;/full-title&gt;&lt;/periodical&gt;&lt;pages&gt;469-474&lt;/pages&gt;&lt;volume&gt;67&lt;/volume&gt;&lt;number&gt;3&lt;/number&gt;&lt;dates&gt;&lt;year&gt;2013&lt;/year&gt;&lt;pub-dates&gt;&lt;date&gt;Dec&lt;/date&gt;&lt;/pub-dates&gt;&lt;/dates&gt;&lt;isbn&gt;1049-9644&lt;/isbn&gt;&lt;accession-num&gt;WOS:000327720100021&lt;/accession-num&gt;&lt;urls&gt;&lt;related-urls&gt;&lt;url&gt;&amp;lt;Go to ISI&amp;gt;://WOS:000327720100021&lt;/url&gt;&lt;/related-urls&gt;&lt;/urls&gt;&lt;electronic-resource-num&gt;10.1016/j.biocontrol.2013.10.005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Bowatte et al., 2013)</w:t>
            </w:r>
            <w:r>
              <w:fldChar w:fldCharType="end"/>
            </w:r>
          </w:p>
        </w:tc>
        <w:sdt>
          <w:sdtPr>
            <w:rPr>
              <w:lang w:val="fr-FR"/>
            </w:rPr>
            <w:id w:val="-1761757089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15DEDB99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-1994633293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219B3E5F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-348634439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5BB4886B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-184211715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37E25CC5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</w:tr>
      <w:tr w:rsidR="00D97E6D" w14:paraId="521ADB18" w14:textId="77777777" w:rsidTr="001B401F">
        <w:tc>
          <w:tcPr>
            <w:tcW w:w="4531" w:type="dxa"/>
          </w:tcPr>
          <w:p w14:paraId="63BD436C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rPr>
                <w:lang w:val="fr-FR"/>
              </w:rPr>
              <w:fldChar w:fldCharType="begin"/>
            </w:r>
            <w:r>
              <w:rPr>
                <w:lang w:val="fr-FR"/>
              </w:rPr>
              <w:instrText xml:space="preserve"> ADDIN EN.CITE &lt;EndNote&gt;&lt;Cite&gt;&lt;Author&gt;Bucciarelli&lt;/Author&gt;&lt;Year&gt;2019&lt;/Year&gt;&lt;RecNum&gt;670&lt;/RecNum&gt;&lt;DisplayText&gt;(Bucciarelli et al., 2019)&lt;/DisplayText&gt;&lt;record&gt;&lt;rec-number&gt;670&lt;/rec-number&gt;&lt;foreign-keys&gt;&lt;key app="EN" db-id="rzere20epx2teie9spfpxdd8ffas2ev2s9v2" timestamp="1611075511"&gt;670&lt;/key&gt;&lt;/foreign-keys&gt;&lt;ref-type name="Journal Article"&gt;17&lt;/ref-type&gt;&lt;contributors&gt;&lt;authors&gt;&lt;author&gt;Bucciarelli, Gary M.&lt;/author&gt;&lt;author&gt;Suh, Daniel&lt;/author&gt;&lt;author&gt;Lamb, Avery Davis&lt;/author&gt;&lt;author&gt;Roberts, Dave&lt;/author&gt;&lt;author&gt;Sharpton, Debra&lt;/author&gt;&lt;author&gt;Shaffer, H. Bradley&lt;/author&gt;&lt;author&gt;Fisher, Robert N.&lt;/author&gt;&lt;author&gt;Kats, Lee B.&lt;/author&gt;&lt;/authors&gt;&lt;/contributors&gt;&lt;titles&gt;&lt;title&gt;Assessing effects of non-native crayfish on mosquito survival&lt;/title&gt;&lt;secondary-title&gt;Conservation Biology&lt;/secondary-title&gt;&lt;/titles&gt;&lt;periodical&gt;&lt;full-title&gt;Conservation Biology&lt;/full-title&gt;&lt;/periodical&gt;&lt;pages&gt;122-131&lt;/pages&gt;&lt;volume&gt;33&lt;/volume&gt;&lt;number&gt;1&lt;/number&gt;&lt;keywords&gt;&lt;keyword&gt;crayfish&lt;/keyword&gt;&lt;keyword&gt;invasive species&lt;/keyword&gt;&lt;keyword&gt;odonates&lt;/keyword&gt;&lt;keyword&gt;Procambarus&lt;/keyword&gt;&lt;keyword&gt;Santa Monica Mountains&lt;/keyword&gt;&lt;keyword&gt;vector-borne diseases&lt;/keyword&gt;&lt;keyword&gt;cangrejo de río&lt;/keyword&gt;&lt;keyword&gt;especie invasora&lt;/keyword&gt;&lt;keyword&gt;enfermedades transmitidas por vectores&lt;/keyword&gt;&lt;keyword&gt;Montañas de Santa Mónica&lt;/keyword&gt;&lt;keyword&gt;odonatos&lt;/keyword&gt;&lt;keyword&gt;</w:instrText>
            </w:r>
            <w:r>
              <w:rPr>
                <w:rFonts w:ascii="MS Gothic" w:eastAsia="MS Gothic" w:hAnsi="MS Gothic" w:cs="MS Gothic" w:hint="eastAsia"/>
                <w:lang w:val="fr-FR"/>
              </w:rPr>
              <w:instrText>入侵物种</w:instrText>
            </w:r>
            <w:r>
              <w:rPr>
                <w:lang w:val="fr-FR"/>
              </w:rPr>
              <w:instrText>&lt;/keyword&gt;&lt;keyword&gt;</w:instrText>
            </w:r>
            <w:r>
              <w:rPr>
                <w:rFonts w:ascii="MS Gothic" w:eastAsia="MS Gothic" w:hAnsi="MS Gothic" w:cs="MS Gothic" w:hint="eastAsia"/>
                <w:lang w:val="fr-FR"/>
              </w:rPr>
              <w:instrText>小</w:instrText>
            </w:r>
            <w:r>
              <w:rPr>
                <w:rFonts w:ascii="Microsoft JhengHei" w:eastAsia="Microsoft JhengHei" w:hAnsi="Microsoft JhengHei" w:cs="Microsoft JhengHei" w:hint="eastAsia"/>
                <w:lang w:val="fr-FR"/>
              </w:rPr>
              <w:instrText>龙虾</w:instrText>
            </w:r>
            <w:r>
              <w:rPr>
                <w:lang w:val="fr-FR"/>
              </w:rPr>
              <w:instrText>&lt;/keyword&gt;&lt;keyword&gt;</w:instrText>
            </w:r>
            <w:r>
              <w:rPr>
                <w:rFonts w:ascii="MS Gothic" w:eastAsia="MS Gothic" w:hAnsi="MS Gothic" w:cs="MS Gothic" w:hint="eastAsia"/>
                <w:lang w:val="fr-FR"/>
              </w:rPr>
              <w:instrText>原螯</w:instrText>
            </w:r>
            <w:r>
              <w:rPr>
                <w:rFonts w:ascii="Microsoft JhengHei" w:eastAsia="Microsoft JhengHei" w:hAnsi="Microsoft JhengHei" w:cs="Microsoft JhengHei" w:hint="eastAsia"/>
                <w:lang w:val="fr-FR"/>
              </w:rPr>
              <w:instrText>虾属</w:instrText>
            </w:r>
            <w:r>
              <w:rPr>
                <w:lang w:val="fr-FR"/>
              </w:rPr>
              <w:instrText xml:space="preserve"> (Procambarus)&lt;/keyword&gt;&lt;keyword&gt;</w:instrText>
            </w:r>
            <w:r>
              <w:rPr>
                <w:rFonts w:ascii="MS Gothic" w:eastAsia="MS Gothic" w:hAnsi="MS Gothic" w:cs="MS Gothic" w:hint="eastAsia"/>
                <w:lang w:val="fr-FR"/>
              </w:rPr>
              <w:instrText>蜻蜓</w:instrText>
            </w:r>
            <w:r>
              <w:rPr>
                <w:lang w:val="fr-FR"/>
              </w:rPr>
              <w:instrText>&lt;/keyword&gt;&lt;keyword&gt;</w:instrText>
            </w:r>
            <w:r>
              <w:rPr>
                <w:rFonts w:ascii="MS Gothic" w:eastAsia="MS Gothic" w:hAnsi="MS Gothic" w:cs="MS Gothic" w:hint="eastAsia"/>
                <w:lang w:val="fr-FR"/>
              </w:rPr>
              <w:instrText>媒介</w:instrText>
            </w:r>
            <w:r>
              <w:rPr>
                <w:rFonts w:ascii="Microsoft JhengHei" w:eastAsia="Microsoft JhengHei" w:hAnsi="Microsoft JhengHei" w:cs="Microsoft JhengHei" w:hint="eastAsia"/>
                <w:lang w:val="fr-FR"/>
              </w:rPr>
              <w:instrText>传播的疾病</w:instrText>
            </w:r>
            <w:r>
              <w:rPr>
                <w:lang w:val="fr-FR"/>
              </w:rPr>
              <w:instrText>&lt;/keyword&gt;&lt;keyword&gt;</w:instrText>
            </w:r>
            <w:r>
              <w:rPr>
                <w:rFonts w:ascii="MS Gothic" w:eastAsia="MS Gothic" w:hAnsi="MS Gothic" w:cs="MS Gothic" w:hint="eastAsia"/>
                <w:lang w:val="fr-FR"/>
              </w:rPr>
              <w:instrText>圣莫尼卡山脉</w:instrText>
            </w:r>
            <w:r>
              <w:rPr>
                <w:lang w:val="fr-FR"/>
              </w:rPr>
              <w:instrText xml:space="preserve"> (Santa Monica Mountains)&lt;/keyword&gt;&lt;/keywords&gt;&lt;dates&gt;&lt;year&gt;2019&lt;/year&gt;&lt;pub-dates&gt;&lt;date&gt;2019/02/01&lt;/date&gt;&lt;/pub-dates&gt;&lt;/dates&gt;&lt;publisher&gt;John Wiley &amp;amp; Sons, Ltd&lt;/publisher&gt;&lt;isbn&gt;0888-8892&lt;/isbn&gt;&lt;work-type&gt;https://doi.org/10.1111/cobi.13198&lt;/work-type&gt;&lt;urls&gt;&lt;related-urls&gt;&lt;url&gt;https://doi.org/10.1111/cobi.13198&lt;/url&gt;&lt;/related-urls&gt;&lt;/urls&gt;&lt;electronic-resource-num&gt;https://doi.org/10.1111/cobi.13198&lt;/electronic-resource-num&gt;&lt;access-date&gt;2021/01/19&lt;/access-date&gt;&lt;/record&gt;&lt;/Cite&gt;&lt;/EndNote&gt;</w:instrText>
            </w:r>
            <w:r>
              <w:rPr>
                <w:lang w:val="fr-FR"/>
              </w:rPr>
              <w:fldChar w:fldCharType="separate"/>
            </w:r>
            <w:r>
              <w:rPr>
                <w:noProof/>
                <w:lang w:val="fr-FR"/>
              </w:rPr>
              <w:t>(Bucciarelli et al., 2019)</w:t>
            </w:r>
            <w:r>
              <w:rPr>
                <w:lang w:val="fr-FR"/>
              </w:rPr>
              <w:fldChar w:fldCharType="end"/>
            </w:r>
          </w:p>
        </w:tc>
        <w:sdt>
          <w:sdtPr>
            <w:rPr>
              <w:lang w:val="fr-FR"/>
            </w:rPr>
            <w:id w:val="69316691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6ED06205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-2119978931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4B4D5E37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-1126241594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72243C51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-1474298690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732AF58B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</w:tr>
      <w:tr w:rsidR="00D97E6D" w14:paraId="14E74529" w14:textId="77777777" w:rsidTr="001B401F">
        <w:tc>
          <w:tcPr>
            <w:tcW w:w="4531" w:type="dxa"/>
          </w:tcPr>
          <w:p w14:paraId="6B53FC76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fldChar w:fldCharType="begin"/>
            </w:r>
            <w:r>
              <w:instrText xml:space="preserve"> ADDIN EN.CITE &lt;EndNote&gt;&lt;Cite&gt;&lt;Author&gt;Calliari&lt;/Author&gt;&lt;Year&gt;2003&lt;/Year&gt;&lt;RecNum&gt;210&lt;/RecNum&gt;&lt;DisplayText&gt;(Calliari et al., 2003)&lt;/DisplayText&gt;&lt;record&gt;&lt;rec-number&gt;210&lt;/rec-number&gt;&lt;foreign-keys&gt;&lt;key app="EN" db-id="rzere20epx2teie9spfpxdd8ffas2ev2s9v2" timestamp="1549819630"&gt;210&lt;/key&gt;&lt;/foreign-keys&gt;&lt;ref-type name="Journal Article"&gt;17&lt;/ref-type&gt;&lt;contributors&gt;&lt;authors&gt;&lt;author&gt;Calliari, D.&lt;/author&gt;&lt;author&gt;Sanz, K.&lt;/author&gt;&lt;author&gt;Martinez, M.&lt;/author&gt;&lt;author&gt;Cervetto, G.&lt;/author&gt;&lt;author&gt;Gomez, M.&lt;/author&gt;&lt;author&gt;Basso, C.&lt;/author&gt;&lt;/authors&gt;&lt;/contributors&gt;&lt;titles&gt;&lt;title&gt;Comparison of the predation rate of freshwater cyclopoid copepod species on larvae of the mosquito Culex pipiens&lt;/title&gt;&lt;secondary-title&gt;Medical and veterinary entomology&lt;/secondary-title&gt;&lt;/titles&gt;&lt;periodical&gt;&lt;full-title&gt;Medical and veterinary entomology&lt;/full-title&gt;&lt;/periodical&gt;&lt;pages&gt;339-342&lt;/pages&gt;&lt;volume&gt;17&lt;/volume&gt;&lt;number&gt;3&lt;/number&gt;&lt;dates&gt;&lt;year&gt;2003&lt;/year&gt;&lt;/dates&gt;&lt;isbn&gt;0269-283X&lt;/isbn&gt;&lt;urls&gt;&lt;/urls&gt;&lt;electronic-resource-num&gt;10.1046/j.1365-2915.2003.00444.x&lt;/electronic-resource-num&gt;&lt;access-date&gt;Sep&lt;/access-dat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Calliari et al., 2003)</w:t>
            </w:r>
            <w:r>
              <w:fldChar w:fldCharType="end"/>
            </w:r>
          </w:p>
        </w:tc>
        <w:sdt>
          <w:sdtPr>
            <w:rPr>
              <w:lang w:val="fr-FR"/>
            </w:rPr>
            <w:id w:val="-1990777037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1009256B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1682084890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49ED38BC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1903936225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2CA66D59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2134592950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07BDBC23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</w:tr>
      <w:tr w:rsidR="00D97E6D" w14:paraId="2AEEB966" w14:textId="77777777" w:rsidTr="001B401F">
        <w:tc>
          <w:tcPr>
            <w:tcW w:w="4531" w:type="dxa"/>
          </w:tcPr>
          <w:p w14:paraId="07550373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rPr>
                <w:lang w:val="fr-FR"/>
              </w:rPr>
              <w:fldChar w:fldCharType="begin"/>
            </w:r>
            <w:r>
              <w:rPr>
                <w:lang w:val="fr-FR"/>
              </w:rPr>
              <w:instrText xml:space="preserve"> ADDIN EN.CITE &lt;EndNote&gt;&lt;Cite&gt;&lt;Author&gt;Chandrasegaran&lt;/Author&gt;&lt;Year&gt;2018&lt;/Year&gt;&lt;RecNum&gt;445&lt;/RecNum&gt;&lt;DisplayText&gt;(Chandrasegaran et al., 2018)&lt;/DisplayText&gt;&lt;record&gt;&lt;rec-number&gt;445&lt;/rec-number&gt;&lt;foreign-keys&gt;&lt;key app="EN" db-id="rzere20epx2teie9spfpxdd8ffas2ev2s9v2" timestamp="1581698529"&gt;445&lt;/key&gt;&lt;/foreign-keys&gt;&lt;ref-type name="Journal Article"&gt;17&lt;/ref-type&gt;&lt;contributors&gt;&lt;authors&gt;&lt;author&gt;Chandrasegaran, K.&lt;/author&gt;&lt;author&gt;Singh, A.&lt;/author&gt;&lt;author&gt;Laha, M.&lt;/author&gt;&lt;author&gt;Quader, S.&lt;/author&gt;&lt;/authors&gt;&lt;/contributors&gt;&lt;titles&gt;&lt;title&gt;Playing it safe? Behavioural responses of mosquito larvae encountering a fish predator&lt;/title&gt;&lt;secondary-title&gt;Ethology Ecology &amp;amp; Evolution&lt;/secondary-title&gt;&lt;/titles&gt;&lt;periodical&gt;&lt;full-title&gt;Ethology Ecology &amp;amp; Evolution&lt;/full-title&gt;&lt;/periodical&gt;&lt;pages&gt;70-87&lt;/pages&gt;&lt;volume&gt;30&lt;/volume&gt;&lt;number&gt;1&lt;/number&gt;&lt;dates&gt;&lt;year&gt;2018&lt;/year&gt;&lt;/dates&gt;&lt;isbn&gt;0394-9370&lt;/isbn&gt;&lt;accession-num&gt;WOS:000428743600006&lt;/accession-num&gt;&lt;urls&gt;&lt;related-urls&gt;&lt;url&gt;&amp;lt;Go to ISI&amp;gt;://WOS:000428743600006&lt;/url&gt;&lt;/related-urls&gt;&lt;/urls&gt;&lt;electronic-resource-num&gt;10.1080/03949370.2017.1313785&lt;/electronic-resource-num&gt;&lt;/record&gt;&lt;/Cite&gt;&lt;/EndNote&gt;</w:instrText>
            </w:r>
            <w:r>
              <w:rPr>
                <w:lang w:val="fr-FR"/>
              </w:rPr>
              <w:fldChar w:fldCharType="separate"/>
            </w:r>
            <w:r>
              <w:rPr>
                <w:noProof/>
                <w:lang w:val="fr-FR"/>
              </w:rPr>
              <w:t>(Chandrasegaran et al., 2018)</w:t>
            </w:r>
            <w:r>
              <w:rPr>
                <w:lang w:val="fr-FR"/>
              </w:rPr>
              <w:fldChar w:fldCharType="end"/>
            </w:r>
          </w:p>
        </w:tc>
        <w:sdt>
          <w:sdtPr>
            <w:rPr>
              <w:lang w:val="fr-FR"/>
            </w:rPr>
            <w:id w:val="42643230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6372062D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1848906741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2863DD6B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-74908162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1A320905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1926606368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0C90D2AC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</w:tr>
      <w:tr w:rsidR="00D97E6D" w14:paraId="68C1F53B" w14:textId="77777777" w:rsidTr="001B401F">
        <w:tc>
          <w:tcPr>
            <w:tcW w:w="4531" w:type="dxa"/>
          </w:tcPr>
          <w:p w14:paraId="234B3847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fldChar w:fldCharType="begin"/>
            </w:r>
            <w:r>
              <w:instrText xml:space="preserve"> ADDIN EN.CITE &lt;EndNote&gt;&lt;Cite&gt;&lt;Author&gt;Chansang&lt;/Author&gt;&lt;Year&gt;2004&lt;/Year&gt;&lt;RecNum&gt;446&lt;/RecNum&gt;&lt;DisplayText&gt;(Chansang et al., 2004)&lt;/DisplayText&gt;&lt;record&gt;&lt;rec-number&gt;446&lt;/rec-number&gt;&lt;foreign-keys&gt;&lt;key app="EN" db-id="rzere20epx2teie9spfpxdd8ffas2ev2s9v2" timestamp="1581701358"&gt;446&lt;/key&gt;&lt;/foreign-keys&gt;&lt;ref-type name="Journal Article"&gt;17&lt;/ref-type&gt;&lt;contributors&gt;&lt;authors&gt;&lt;author&gt;Chansang, U. R.&lt;/author&gt;&lt;author&gt;Bhumiratana, A.&lt;/author&gt;&lt;author&gt;Kittayapong, P.&lt;/author&gt;&lt;/authors&gt;&lt;/contributors&gt;&lt;titles&gt;&lt;title&gt;Combination of Mesocyclops thermocyclopoides and Bacillus thuringiensis var. israelensis: A better approach for the control of Aedes aegypti larvae in water containers&lt;/title&gt;&lt;secondary-title&gt;Journal of Vector Ecology&lt;/secondary-title&gt;&lt;/titles&gt;&lt;periodical&gt;&lt;full-title&gt;Journal of Vector Ecology&lt;/full-title&gt;&lt;/periodical&gt;&lt;pages&gt;218-226&lt;/pages&gt;&lt;volume&gt;29&lt;/volume&gt;&lt;number&gt;2&lt;/number&gt;&lt;dates&gt;&lt;year&gt;2004&lt;/year&gt;&lt;pub-dates&gt;&lt;date&gt;Dec&lt;/date&gt;&lt;/pub-dates&gt;&lt;/dates&gt;&lt;isbn&gt;1081-1710&lt;/isbn&gt;&lt;accession-num&gt;WOS:000226589200003&lt;/accession-num&gt;&lt;urls&gt;&lt;related-urls&gt;&lt;url&gt;&amp;lt;Go to ISI&amp;gt;://WOS:000226589200003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Chansang et al., 2004)</w:t>
            </w:r>
            <w:r>
              <w:fldChar w:fldCharType="end"/>
            </w:r>
          </w:p>
        </w:tc>
        <w:sdt>
          <w:sdtPr>
            <w:rPr>
              <w:lang w:val="fr-FR"/>
            </w:rPr>
            <w:id w:val="1870950954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17BAB471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503794571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70A912D0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1569617920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2143A582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-99031769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3B312E17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</w:tr>
      <w:tr w:rsidR="00D97E6D" w14:paraId="57820468" w14:textId="77777777" w:rsidTr="001B401F">
        <w:tc>
          <w:tcPr>
            <w:tcW w:w="4531" w:type="dxa"/>
          </w:tcPr>
          <w:p w14:paraId="73E9C035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rPr>
                <w:lang w:val="fr-FR"/>
              </w:rPr>
              <w:fldChar w:fldCharType="begin"/>
            </w:r>
            <w:r>
              <w:rPr>
                <w:lang w:val="fr-FR"/>
              </w:rPr>
              <w:instrText xml:space="preserve"> ADDIN EN.CITE &lt;EndNote&gt;&lt;Cite&gt;&lt;Author&gt;Cuthbert&lt;/Author&gt;&lt;Year&gt;2018&lt;/Year&gt;&lt;RecNum&gt;666&lt;/RecNum&gt;&lt;DisplayText&gt;(Cuthbert et al., 2018)&lt;/DisplayText&gt;&lt;record&gt;&lt;rec-number&gt;666&lt;/rec-number&gt;&lt;foreign-keys&gt;&lt;key app="EN" db-id="rzere20epx2teie9spfpxdd8ffas2ev2s9v2" timestamp="1611074372"&gt;666&lt;/key&gt;&lt;/foreign-keys&gt;&lt;ref-type name="Journal Article"&gt;17&lt;/ref-type&gt;&lt;contributors&gt;&lt;authors&gt;&lt;author&gt;Cuthbert, Ross N.&lt;/author&gt;&lt;author&gt;Dalu, Tatenda&lt;/author&gt;&lt;author&gt;Wasserman, Ryan J.&lt;/author&gt;&lt;author&gt;Coughlan, Neil E.&lt;/author&gt;&lt;author&gt;Callaghan, Amanda&lt;/author&gt;&lt;author&gt;Weyl, Olaf L. F.&lt;/author&gt;&lt;author&gt;Dick, Jaimie T. A.&lt;/author&gt;&lt;/authors&gt;&lt;/contributors&gt;&lt;titles&gt;&lt;title&gt;Muddy waters: Efficacious predation of container-breeding mosquitoes by a newly-described calanoid copepod across differential water clarities&lt;/title&gt;&lt;secondary-title&gt;Biological Control&lt;/secondary-title&gt;&lt;/titles&gt;&lt;periodical&gt;&lt;full-title&gt;Biological Control&lt;/full-title&gt;&lt;/periodical&gt;&lt;pages&gt;25-30&lt;/pages&gt;&lt;volume&gt;127&lt;/volume&gt;&lt;keywords&gt;&lt;keyword&gt;Biological control&lt;/keyword&gt;&lt;keyword&gt;Predator-prey&lt;/keyword&gt;&lt;keyword&gt;Functional response&lt;/keyword&gt;&lt;keyword&gt;Turbidity&lt;/keyword&gt;&lt;/keywords&gt;&lt;dates&gt;&lt;year&gt;2018&lt;/year&gt;&lt;pub-dates&gt;&lt;date&gt;2018/12/01/&lt;/date&gt;&lt;/pub-dates&gt;&lt;/dates&gt;&lt;isbn&gt;1049-9644&lt;/isbn&gt;&lt;urls&gt;&lt;related-urls&gt;&lt;url&gt;http://www.sciencedirect.com/science/article/pii/S1049964418303542&lt;/url&gt;&lt;/related-urls&gt;&lt;/urls&gt;&lt;electronic-resource-num&gt;https://doi.org/10.1016/j.biocontrol.2018.08.017&lt;/electronic-resource-num&gt;&lt;/record&gt;&lt;/Cite&gt;&lt;/EndNote&gt;</w:instrText>
            </w:r>
            <w:r>
              <w:rPr>
                <w:lang w:val="fr-FR"/>
              </w:rPr>
              <w:fldChar w:fldCharType="separate"/>
            </w:r>
            <w:r>
              <w:rPr>
                <w:noProof/>
                <w:lang w:val="fr-FR"/>
              </w:rPr>
              <w:t>(Cuthbert et al., 2018)</w:t>
            </w:r>
            <w:r>
              <w:rPr>
                <w:lang w:val="fr-FR"/>
              </w:rPr>
              <w:fldChar w:fldCharType="end"/>
            </w:r>
          </w:p>
        </w:tc>
        <w:sdt>
          <w:sdtPr>
            <w:rPr>
              <w:lang w:val="fr-FR"/>
            </w:rPr>
            <w:id w:val="-2112415862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697FA10B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1680086556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6052237F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2050867627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4A28ACAE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719167659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15757E7B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</w:tr>
      <w:tr w:rsidR="00D97E6D" w14:paraId="4EFFFE7B" w14:textId="77777777" w:rsidTr="001B401F">
        <w:tc>
          <w:tcPr>
            <w:tcW w:w="4531" w:type="dxa"/>
          </w:tcPr>
          <w:p w14:paraId="31EFEDD0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fldChar w:fldCharType="begin"/>
            </w:r>
            <w:r>
              <w:instrText xml:space="preserve"> ADDIN EN.CITE &lt;EndNote&gt;&lt;Cite&gt;&lt;Author&gt;Cuthbert&lt;/Author&gt;&lt;Year&gt;2019&lt;/Year&gt;&lt;RecNum&gt;669&lt;/RecNum&gt;&lt;DisplayText&gt;(Cuthbert et al., 2019a)&lt;/DisplayText&gt;&lt;record&gt;&lt;rec-number&gt;669&lt;/rec-number&gt;&lt;foreign-keys&gt;&lt;key app="EN" db-id="rzere20epx2teie9spfpxdd8ffas2ev2s9v2" timestamp="1611075099"&gt;669&lt;/key&gt;&lt;/foreign-keys&gt;&lt;ref-type name="Journal Article"&gt;17&lt;/ref-type&gt;&lt;contributors&gt;&lt;authors&gt;&lt;author&gt;Cuthbert, Ross N.&lt;/author&gt;&lt;author&gt;Dalu, Tatenda&lt;/author&gt;&lt;author&gt;Wasserman, Ryan J.&lt;/author&gt;&lt;author&gt;Weyl, Olaf L. F.&lt;/author&gt;&lt;author&gt;Callaghan, Amanda&lt;/author&gt;&lt;author&gt;Froneman, William&lt;/author&gt;&lt;author&gt;Dick, Jaimie T. A.&lt;/author&gt;&lt;/authors&gt;&lt;/contributors&gt;&lt;titles&gt;&lt;title&gt;Sex-skewed trophic impacts in ephemeral wetlands&lt;/title&gt;&lt;secondary-title&gt;Freshwater Biology&lt;/secondary-title&gt;&lt;/titles&gt;&lt;periodical&gt;&lt;full-title&gt;Freshwater Biology&lt;/full-title&gt;&lt;/periodical&gt;&lt;pages&gt;359-366&lt;/pages&gt;&lt;volume&gt;64&lt;/volume&gt;&lt;number&gt;2&lt;/number&gt;&lt;keywords&gt;&lt;keyword&gt;functional response&lt;/keyword&gt;&lt;keyword&gt;Lovenula raynerae&lt;/keyword&gt;&lt;keyword&gt;population impact&lt;/keyword&gt;&lt;keyword&gt;predator–prey&lt;/keyword&gt;&lt;keyword&gt;zooplankton&lt;/keyword&gt;&lt;/keywords&gt;&lt;dates&gt;&lt;year&gt;2019&lt;/year&gt;&lt;pub-dates&gt;&lt;date&gt;2019/02/01&lt;/date&gt;&lt;/pub-dates&gt;&lt;/dates&gt;&lt;publisher&gt;John Wiley &amp;amp; Sons, Ltd&lt;/publisher&gt;&lt;isbn&gt;0046-5070&lt;/isbn&gt;&lt;work-type&gt;https://doi.org/10.1111/fwb.13228&lt;/work-type&gt;&lt;urls&gt;&lt;related-urls&gt;&lt;url&gt;https://doi.org/10.1111/fwb.13228&lt;/url&gt;&lt;/related-urls&gt;&lt;/urls&gt;&lt;electronic-resource-num&gt;https://doi.org/10.1111/fwb.13228&lt;/electronic-resource-num&gt;&lt;access-date&gt;2021/01/19&lt;/access-dat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Cuthbert et al., 2019a)</w:t>
            </w:r>
            <w:r>
              <w:fldChar w:fldCharType="end"/>
            </w:r>
          </w:p>
        </w:tc>
        <w:sdt>
          <w:sdtPr>
            <w:rPr>
              <w:lang w:val="fr-FR"/>
            </w:rPr>
            <w:id w:val="438261894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5C830AD8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1491521124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2A43E8D8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822076731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0A488149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1777828755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1A9486B1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</w:tr>
      <w:tr w:rsidR="00D97E6D" w14:paraId="7B14C98D" w14:textId="77777777" w:rsidTr="001B401F">
        <w:tc>
          <w:tcPr>
            <w:tcW w:w="4531" w:type="dxa"/>
          </w:tcPr>
          <w:p w14:paraId="4DD287C7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fldChar w:fldCharType="begin"/>
            </w:r>
            <w:r>
              <w:instrText xml:space="preserve"> ADDIN EN.CITE &lt;EndNote&gt;&lt;Cite&gt;&lt;Author&gt;Cuthbert&lt;/Author&gt;&lt;Year&gt;2019&lt;/Year&gt;&lt;RecNum&gt;662&lt;/RecNum&gt;&lt;DisplayText&gt;(Cuthbert et al., 2019b)&lt;/DisplayText&gt;&lt;record&gt;&lt;rec-number&gt;662&lt;/rec-number&gt;&lt;foreign-keys&gt;&lt;key app="EN" db-id="rzere20epx2teie9spfpxdd8ffas2ev2s9v2" timestamp="1611070220"&gt;662&lt;/key&gt;&lt;/foreign-keys&gt;&lt;ref-type name="Journal Article"&gt;17&lt;/ref-type&gt;&lt;contributors&gt;&lt;authors&gt;&lt;author&gt;Cuthbert, Ross N.&lt;/author&gt;&lt;author&gt;Ortiz-Perea, Natali&lt;/author&gt;&lt;author&gt;Dick, Jaimie T. A.&lt;/author&gt;&lt;author&gt;Callaghan, Amanda&lt;/author&gt;&lt;/authors&gt;&lt;/contributors&gt;&lt;titles&gt;&lt;title&gt;Elusive enemies: Consumptive and ovipositional effects on mosquitoes by predatory midge larvae are enhanced in dyed environments&lt;/title&gt;&lt;secondary-title&gt;Biological Control&lt;/secondary-title&gt;&lt;/titles&gt;&lt;periodical&gt;&lt;full-title&gt;Biological Control&lt;/full-title&gt;&lt;/periodical&gt;&lt;pages&gt;116-121&lt;/pages&gt;&lt;volume&gt;132&lt;/volume&gt;&lt;keywords&gt;&lt;keyword&gt;Predator-prey&lt;/keyword&gt;&lt;keyword&gt;Functional response&lt;/keyword&gt;&lt;keyword&gt;Biological control&lt;/keyword&gt;&lt;keyword&gt;Trait mediation&lt;/keyword&gt;&lt;/keywords&gt;&lt;dates&gt;&lt;year&gt;2019&lt;/year&gt;&lt;pub-dates&gt;&lt;date&gt;2019/05/01/&lt;/date&gt;&lt;/pub-dates&gt;&lt;/dates&gt;&lt;isbn&gt;1049-9644&lt;/isbn&gt;&lt;urls&gt;&lt;related-urls&gt;&lt;url&gt;http://www.sciencedirect.com/science/article/pii/S1049964418308065&lt;/url&gt;&lt;/related-urls&gt;&lt;/urls&gt;&lt;electronic-resource-num&gt;https://doi.org/10.1016/j.biocontrol.2019.02.008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Cuthbert et al., 2019b)</w:t>
            </w:r>
            <w:r>
              <w:fldChar w:fldCharType="end"/>
            </w:r>
          </w:p>
        </w:tc>
        <w:sdt>
          <w:sdtPr>
            <w:rPr>
              <w:lang w:val="fr-FR"/>
            </w:rPr>
            <w:id w:val="47583823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20AFC7FE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-1311624546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129827EE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787239549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724081F7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-846250740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2FC6DCE3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</w:tr>
      <w:tr w:rsidR="00D97E6D" w14:paraId="657D7C3F" w14:textId="77777777" w:rsidTr="001B401F">
        <w:tc>
          <w:tcPr>
            <w:tcW w:w="4531" w:type="dxa"/>
          </w:tcPr>
          <w:p w14:paraId="6785254D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fldChar w:fldCharType="begin"/>
            </w:r>
            <w:r>
              <w:instrText xml:space="preserve"> ADDIN EN.CITE &lt;EndNote&gt;&lt;Cite&gt;&lt;Author&gt;de Valdez&lt;/Author&gt;&lt;Year&gt;2007&lt;/Year&gt;&lt;RecNum&gt;635&lt;/RecNum&gt;&lt;DisplayText&gt;(de Valdez, 2007)&lt;/DisplayText&gt;&lt;record&gt;&lt;rec-number&gt;635&lt;/rec-number&gt;&lt;foreign-keys&gt;&lt;key app="EN" db-id="rzere20epx2teie9spfpxdd8ffas2ev2s9v2" timestamp="1611054409"&gt;635&lt;/key&gt;&lt;/foreign-keys&gt;&lt;ref-type name="Journal Article"&gt;17&lt;/ref-type&gt;&lt;contributors&gt;&lt;authors&gt;&lt;author&gt;de Valdez, M. R.&lt;/author&gt;&lt;/authors&gt;&lt;/contributors&gt;&lt;auth-address&gt;Department of Biology, Colorado State University, Fort Collins, CO 80523-1878, USA.&lt;/auth-address&gt;&lt;titles&gt;&lt;title&gt;Predator avoidance behavior of Aedes aegypti mosquito larvae infected with mermithid nematodes (Nematoda: Mermithidae)&lt;/title&gt;&lt;secondary-title&gt;J Vector Ecol&lt;/secondary-title&gt;&lt;alt-title&gt;Journal of vector ecology : journal of the Society for Vector Ecology&lt;/alt-title&gt;&lt;/titles&gt;&lt;periodical&gt;&lt;full-title&gt;J Vector Ecol&lt;/full-title&gt;&lt;/periodical&gt;&lt;alt-periodical&gt;&lt;full-title&gt;Journal of vector ecology : journal of the Society for Vector Ecology&lt;/full-title&gt;&lt;/alt-periodical&gt;&lt;pages&gt;150-3&lt;/pages&gt;&lt;volume&gt;32&lt;/volume&gt;&lt;number&gt;1&lt;/number&gt;&lt;edition&gt;2007/07/19&lt;/edition&gt;&lt;keywords&gt;&lt;keyword&gt;Aedes/parasitology/*physiology&lt;/keyword&gt;&lt;keyword&gt;Animals&lt;/keyword&gt;&lt;keyword&gt;Behavior, Animal/physiology&lt;/keyword&gt;&lt;keyword&gt;Host-Parasite Interactions/physiology&lt;/keyword&gt;&lt;keyword&gt;Larva/parasitology/physiology&lt;/keyword&gt;&lt;keyword&gt;Mermithoidea/*growth &amp;amp; development&lt;/keyword&gt;&lt;/keywords&gt;&lt;dates&gt;&lt;year&gt;2007&lt;/year&gt;&lt;pub-dates&gt;&lt;date&gt;Jun&lt;/date&gt;&lt;/pub-dates&gt;&lt;/dates&gt;&lt;isbn&gt;1081-1710 (Print)&amp;#xD;1081-1710&lt;/isbn&gt;&lt;accession-num&gt;17633436&lt;/accession-num&gt;&lt;urls&gt;&lt;/urls&gt;&lt;electronic-resource-num&gt;10.3376/1081-1710(2007)32[150:paboaa]2.0.co;2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de Valdez, 2007)</w:t>
            </w:r>
            <w:r>
              <w:fldChar w:fldCharType="end"/>
            </w:r>
          </w:p>
        </w:tc>
        <w:sdt>
          <w:sdtPr>
            <w:rPr>
              <w:lang w:val="fr-FR"/>
            </w:rPr>
            <w:id w:val="1010950152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79F4D735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-299768109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40F0FD19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-1627924282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782A70D6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-2029862319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0F37A9E5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</w:tr>
      <w:tr w:rsidR="00D97E6D" w14:paraId="60DE7066" w14:textId="77777777" w:rsidTr="001B401F">
        <w:tc>
          <w:tcPr>
            <w:tcW w:w="4531" w:type="dxa"/>
          </w:tcPr>
          <w:p w14:paraId="1A1476B9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fldChar w:fldCharType="begin"/>
            </w:r>
            <w:r>
              <w:instrText xml:space="preserve"> ADDIN EN.CITE &lt;EndNote&gt;&lt;Cite&gt;&lt;Author&gt;Dieng&lt;/Author&gt;&lt;Year&gt;2002&lt;/Year&gt;&lt;RecNum&gt;447&lt;/RecNum&gt;&lt;DisplayText&gt;(Dieng et al., 2002)&lt;/DisplayText&gt;&lt;record&gt;&lt;rec-number&gt;447&lt;/rec-number&gt;&lt;foreign-keys&gt;&lt;key app="EN" db-id="rzere20epx2teie9spfpxdd8ffas2ev2s9v2" timestamp="1581812844"&gt;447&lt;/key&gt;&lt;/foreign-keys&gt;&lt;ref-type name="Journal Article"&gt;17&lt;/ref-type&gt;&lt;contributors&gt;&lt;authors&gt;&lt;author&gt;Dieng, H.&lt;/author&gt;&lt;author&gt;Boots, M.&lt;/author&gt;&lt;author&gt;Tuno, N.&lt;/author&gt;&lt;author&gt;Tsuda, Y.&lt;/author&gt;&lt;author&gt;Takagi, M.&lt;/author&gt;&lt;/authors&gt;&lt;/contributors&gt;&lt;titles&gt;&lt;title&gt;A laboratory and field evaluation of Macrocyclops distinctus, Megacyclops viridis and Mesocyclops pehpeiensis as control agents of the dengue vector Aedes albopictus in a peridomestic area in Nagasaki, Japan&lt;/title&gt;&lt;secondary-title&gt;Medical and Veterinary Entomology&lt;/secondary-title&gt;&lt;/titles&gt;&lt;periodical&gt;&lt;full-title&gt;Medical and veterinary entomology&lt;/full-title&gt;&lt;/periodical&gt;&lt;pages&gt;285-291&lt;/pages&gt;&lt;volume&gt;16&lt;/volume&gt;&lt;number&gt;3&lt;/number&gt;&lt;dates&gt;&lt;year&gt;2002&lt;/year&gt;&lt;pub-dates&gt;&lt;date&gt;Jun&lt;/date&gt;&lt;/pub-dates&gt;&lt;/dates&gt;&lt;isbn&gt;0269-283X&lt;/isbn&gt;&lt;accession-num&gt;WOS:000177775900007&lt;/accession-num&gt;&lt;urls&gt;&lt;related-urls&gt;&lt;url&gt;&amp;lt;Go to ISI&amp;gt;://WOS:000177775900007&lt;/url&gt;&lt;/related-urls&gt;&lt;/urls&gt;&lt;electronic-resource-num&gt;10.1046/j.1365-2915.2002.00377.x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Dieng et al., 2002)</w:t>
            </w:r>
            <w:r>
              <w:fldChar w:fldCharType="end"/>
            </w:r>
          </w:p>
        </w:tc>
        <w:sdt>
          <w:sdtPr>
            <w:rPr>
              <w:lang w:val="fr-FR"/>
            </w:rPr>
            <w:id w:val="-99187291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1E1B5806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1700430873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1A0C963B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354703531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6FEC03D0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13510844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4C5B2D1C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</w:tr>
      <w:tr w:rsidR="00D97E6D" w14:paraId="467E6D04" w14:textId="77777777" w:rsidTr="001B401F">
        <w:tc>
          <w:tcPr>
            <w:tcW w:w="4531" w:type="dxa"/>
          </w:tcPr>
          <w:p w14:paraId="508AE21A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rPr>
                <w:lang w:val="fr-FR"/>
              </w:rPr>
              <w:fldChar w:fldCharType="begin"/>
            </w:r>
            <w:r>
              <w:rPr>
                <w:lang w:val="fr-FR"/>
              </w:rPr>
              <w:instrText xml:space="preserve"> ADDIN EN.CITE &lt;EndNote&gt;&lt;Cite&gt;&lt;Author&gt;Dieng&lt;/Author&gt;&lt;Year&gt;2003&lt;/Year&gt;&lt;RecNum&gt;208&lt;/RecNum&gt;&lt;DisplayText&gt;(Dieng et al., 2003)&lt;/DisplayText&gt;&lt;record&gt;&lt;rec-number&gt;208&lt;/rec-number&gt;&lt;foreign-keys&gt;&lt;key app="EN" db-id="rzere20epx2teie9spfpxdd8ffas2ev2s9v2" timestamp="1549819630"&gt;208&lt;/key&gt;&lt;/foreign-keys&gt;&lt;ref-type name="Journal Article"&gt;17&lt;/ref-type&gt;&lt;contributors&gt;&lt;authors&gt;&lt;author&gt;Dieng, H.&lt;/author&gt;&lt;author&gt;Boots, M.&lt;/author&gt;&lt;author&gt;Tuno, N.&lt;/author&gt;&lt;author&gt;Tsuda, Y.&lt;/author&gt;&lt;author&gt;Takagi, M.&lt;/author&gt;&lt;/authors&gt;&lt;/contributors&gt;&lt;titles&gt;&lt;title&gt;Life history effects of prey choice by copepods: Implications for biocontrol of vector mosquitoes&lt;/title&gt;&lt;secondary-title&gt;Journal of the American Mosquito Control Association&lt;/secondary-title&gt;&lt;/titles&gt;&lt;periodical&gt;&lt;full-title&gt;Journal of the American Mosquito Control Association&lt;/full-title&gt;&lt;/periodical&gt;&lt;pages&gt;67-73&lt;/pages&gt;&lt;volume&gt;19&lt;/volume&gt;&lt;number&gt;1&lt;/number&gt;&lt;dates&gt;&lt;year&gt;2003&lt;/year&gt;&lt;/dates&gt;&lt;isbn&gt;8756-971X&lt;/isbn&gt;&lt;urls&gt;&lt;/urls&gt;&lt;access-date&gt;Mar&lt;/access-date&gt;&lt;/record&gt;&lt;/Cite&gt;&lt;/EndNote&gt;</w:instrText>
            </w:r>
            <w:r>
              <w:rPr>
                <w:lang w:val="fr-FR"/>
              </w:rPr>
              <w:fldChar w:fldCharType="separate"/>
            </w:r>
            <w:r>
              <w:rPr>
                <w:noProof/>
                <w:lang w:val="fr-FR"/>
              </w:rPr>
              <w:t>(Dieng et al., 2003)</w:t>
            </w:r>
            <w:r>
              <w:rPr>
                <w:lang w:val="fr-FR"/>
              </w:rPr>
              <w:fldChar w:fldCharType="end"/>
            </w:r>
          </w:p>
        </w:tc>
        <w:sdt>
          <w:sdtPr>
            <w:rPr>
              <w:lang w:val="fr-FR"/>
            </w:rPr>
            <w:id w:val="579790219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7B10F29B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1701742840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54382B7A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-397663284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09E8DB3D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-1985073267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452F6690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</w:tr>
      <w:tr w:rsidR="00D97E6D" w14:paraId="3A82F2F3" w14:textId="77777777" w:rsidTr="001B401F">
        <w:tc>
          <w:tcPr>
            <w:tcW w:w="4531" w:type="dxa"/>
          </w:tcPr>
          <w:p w14:paraId="7B290FF6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rPr>
                <w:lang w:val="fr-FR"/>
              </w:rPr>
              <w:fldChar w:fldCharType="begin"/>
            </w:r>
            <w:r>
              <w:rPr>
                <w:lang w:val="fr-FR"/>
              </w:rPr>
              <w:instrText xml:space="preserve"> ADDIN EN.CITE &lt;EndNote&gt;&lt;Cite&gt;&lt;Author&gt;Farajollahi&lt;/Author&gt;&lt;Year&gt;2009&lt;/Year&gt;&lt;RecNum&gt;636&lt;/RecNum&gt;&lt;DisplayText&gt;(Farajollahi et al., 2009)&lt;/DisplayText&gt;&lt;record&gt;&lt;rec-number&gt;636&lt;/rec-number&gt;&lt;foreign-keys&gt;&lt;key app="EN" db-id="rzere20epx2teie9spfpxdd8ffas2ev2s9v2" timestamp="1611054942"&gt;636&lt;/key&gt;&lt;/foreign-keys&gt;&lt;ref-type name="Journal Article"&gt;17&lt;/ref-type&gt;&lt;contributors&gt;&lt;authors&gt;&lt;author&gt;Farajollahi, A.&lt;/author&gt;&lt;author&gt;Kesavaraju, B.&lt;/author&gt;&lt;author&gt;Nelder, M. P.&lt;/author&gt;&lt;author&gt;Crans, S. C.&lt;/author&gt;&lt;author&gt;Gaugler, R.&lt;/author&gt;&lt;/authors&gt;&lt;/contributors&gt;&lt;auth-address&gt;Mercer County Mosquito Control, West Trenton, NJ 08628, USA.&lt;/auth-address&gt;&lt;titles&gt;&lt;title&gt;An unusual larval collection and survival of Orthopodomyia signifera in the presence of the predator Toxorhynchites rutilus septentrionalis&lt;/title&gt;&lt;secondary-title&gt;J Am Mosq Control Assoc&lt;/secondary-title&gt;&lt;alt-title&gt;Journal of the American Mosquito Control Association&lt;/alt-title&gt;&lt;/titles&gt;&lt;periodical&gt;&lt;full-title&gt;J Am Mosq Control Assoc&lt;/full-title&gt;&lt;/periodical&gt;&lt;alt-periodical&gt;&lt;full-title&gt;Journal of the American Mosquito Control Association&lt;/full-title&gt;&lt;/alt-periodical&gt;&lt;pages&gt;370-3&lt;/pages&gt;&lt;volume&gt;25&lt;/volume&gt;&lt;number&gt;3&lt;/number&gt;&lt;edition&gt;2009/10/27&lt;/edition&gt;&lt;keywords&gt;&lt;keyword&gt;Animals&lt;/keyword&gt;&lt;keyword&gt;Diptera/*physiology&lt;/keyword&gt;&lt;keyword&gt;Ecosystem&lt;/keyword&gt;&lt;keyword&gt;Larva&lt;/keyword&gt;&lt;keyword&gt;Predatory Behavior&lt;/keyword&gt;&lt;/keywords&gt;&lt;dates&gt;&lt;year&gt;2009&lt;/year&gt;&lt;pub-dates&gt;&lt;date&gt;Sep&lt;/date&gt;&lt;/pub-dates&gt;&lt;/dates&gt;&lt;isbn&gt;8756-971X (Print)&amp;#xD;8756-971x&lt;/isbn&gt;&lt;accession-num&gt;19852230&lt;/accession-num&gt;&lt;urls&gt;&lt;/urls&gt;&lt;electronic-resource-num&gt;10.2987/09-5878.1&lt;/electronic-resource-num&gt;&lt;remote-database-provider&gt;NLM&lt;/remote-database-provider&gt;&lt;language&gt;eng&lt;/language&gt;&lt;/record&gt;&lt;/Cite&gt;&lt;/EndNote&gt;</w:instrText>
            </w:r>
            <w:r>
              <w:rPr>
                <w:lang w:val="fr-FR"/>
              </w:rPr>
              <w:fldChar w:fldCharType="separate"/>
            </w:r>
            <w:r>
              <w:rPr>
                <w:noProof/>
                <w:lang w:val="fr-FR"/>
              </w:rPr>
              <w:t>(Farajollahi et al., 2009)</w:t>
            </w:r>
            <w:r>
              <w:rPr>
                <w:lang w:val="fr-FR"/>
              </w:rPr>
              <w:fldChar w:fldCharType="end"/>
            </w:r>
          </w:p>
        </w:tc>
        <w:sdt>
          <w:sdtPr>
            <w:rPr>
              <w:lang w:val="fr-FR"/>
            </w:rPr>
            <w:id w:val="2146074030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71564494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-808405084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1591D77B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2076007343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17044AF3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-1715649454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1ABC07C6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</w:tr>
      <w:tr w:rsidR="00D97E6D" w14:paraId="14E2D1CB" w14:textId="77777777" w:rsidTr="001B401F">
        <w:tc>
          <w:tcPr>
            <w:tcW w:w="4531" w:type="dxa"/>
          </w:tcPr>
          <w:p w14:paraId="4CAF1AB6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rPr>
                <w:lang w:val="fr-FR"/>
              </w:rPr>
              <w:fldChar w:fldCharType="begin"/>
            </w:r>
            <w:r>
              <w:rPr>
                <w:lang w:val="fr-FR"/>
              </w:rPr>
              <w:instrText xml:space="preserve"> ADDIN EN.CITE &lt;EndNote&gt;&lt;Cite&gt;&lt;Author&gt;Fischer&lt;/Author&gt;&lt;Year&gt;2012&lt;/Year&gt;&lt;RecNum&gt;637&lt;/RecNum&gt;&lt;DisplayText&gt;(Fischer et al., 2012)&lt;/DisplayText&gt;&lt;record&gt;&lt;rec-number&gt;637&lt;/rec-number&gt;&lt;foreign-keys&gt;&lt;key app="EN" db-id="rzere20epx2teie9spfpxdd8ffas2ev2s9v2" timestamp="1611055159"&gt;637&lt;/key&gt;&lt;/foreign-keys&gt;&lt;ref-type name="Journal Article"&gt;17&lt;/ref-type&gt;&lt;contributors&gt;&lt;authors&gt;&lt;author&gt;Fischer, Sylvia&lt;/author&gt;&lt;author&gt;Pereyra, Daniela&lt;/author&gt;&lt;author&gt;Fernández, Liliana&lt;/author&gt;&lt;/authors&gt;&lt;/contributors&gt;&lt;titles&gt;&lt;title&gt;Predation ability and non-consumptive effects of Notonecta sellata (Heteroptera: Notonectidae) on immature stages of Culex pipiens (Diptera: Culicidae)&lt;/title&gt;&lt;secondary-title&gt;Journal of Vector Ecology&lt;/secondary-title&gt;&lt;/titles&gt;&lt;periodical&gt;&lt;full-title&gt;Journal of Vector Ecology&lt;/full-title&gt;&lt;/periodical&gt;&lt;pages&gt;245-251&lt;/pages&gt;&lt;volume&gt;37&lt;/volume&gt;&lt;number&gt;1&lt;/number&gt;&lt;keywords&gt;&lt;keyword&gt;Predation&lt;/keyword&gt;&lt;keyword&gt;prey traits&lt;/keyword&gt;&lt;keyword&gt;development time&lt;/keyword&gt;&lt;keyword&gt;adult size&lt;/keyword&gt;&lt;/keywords&gt;&lt;dates&gt;&lt;year&gt;2012&lt;/year&gt;&lt;pub-dates&gt;&lt;date&gt;2012/06/01&lt;/date&gt;&lt;/pub-dates&gt;&lt;/dates&gt;&lt;publisher&gt;John Wiley &amp;amp; Sons, Ltd&lt;/publisher&gt;&lt;isbn&gt;1081-1710&lt;/isbn&gt;&lt;work-type&gt;https://doi.org/10.1111/j.1948-7134.2012.00223.x&lt;/work-type&gt;&lt;urls&gt;&lt;related-urls&gt;&lt;url&gt;https://doi.org/10.1111/j.1948-7134.2012.00223.x&lt;/url&gt;&lt;/related-urls&gt;&lt;/urls&gt;&lt;electronic-resource-num&gt;https://doi.org/10.1111/j.1948-7134.2012.00223.x&lt;/electronic-resource-num&gt;&lt;access-date&gt;2021/01/19&lt;/access-date&gt;&lt;/record&gt;&lt;/Cite&gt;&lt;/EndNote&gt;</w:instrText>
            </w:r>
            <w:r>
              <w:rPr>
                <w:lang w:val="fr-FR"/>
              </w:rPr>
              <w:fldChar w:fldCharType="separate"/>
            </w:r>
            <w:r>
              <w:rPr>
                <w:noProof/>
                <w:lang w:val="fr-FR"/>
              </w:rPr>
              <w:t>(Fischer et al., 2012)</w:t>
            </w:r>
            <w:r>
              <w:rPr>
                <w:lang w:val="fr-FR"/>
              </w:rPr>
              <w:fldChar w:fldCharType="end"/>
            </w:r>
          </w:p>
        </w:tc>
        <w:sdt>
          <w:sdtPr>
            <w:rPr>
              <w:lang w:val="fr-FR"/>
            </w:rPr>
            <w:id w:val="1060678190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74A08810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-58403613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4D90C6BF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1809668989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46256DD2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-1178965107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24F2E25D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</w:tr>
      <w:tr w:rsidR="00D97E6D" w14:paraId="63C29E1C" w14:textId="77777777" w:rsidTr="001B401F">
        <w:tc>
          <w:tcPr>
            <w:tcW w:w="4531" w:type="dxa"/>
          </w:tcPr>
          <w:p w14:paraId="5C972193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fldChar w:fldCharType="begin"/>
            </w:r>
            <w:r>
              <w:instrText xml:space="preserve"> ADDIN EN.CITE &lt;EndNote&gt;&lt;Cite&gt;&lt;Author&gt;Fontana-Bria&lt;/Author&gt;&lt;Year&gt;2017&lt;/Year&gt;&lt;RecNum&gt;442&lt;/RecNum&gt;&lt;DisplayText&gt;(Fontana-Bria et al., 2017)&lt;/DisplayText&gt;&lt;record&gt;&lt;rec-number&gt;442&lt;/rec-number&gt;&lt;foreign-keys&gt;&lt;key app="EN" db-id="rzere20epx2teie9spfpxdd8ffas2ev2s9v2" timestamp="1581698080"&gt;442&lt;/key&gt;&lt;/foreign-keys&gt;&lt;ref-type name="Journal Article"&gt;17&lt;/ref-type&gt;&lt;contributors&gt;&lt;authors&gt;&lt;author&gt;Fontana-Bria, L.&lt;/author&gt;&lt;author&gt;Selfa, J.&lt;/author&gt;&lt;author&gt;Tur, C.&lt;/author&gt;&lt;author&gt;Frago, E.&lt;/author&gt;&lt;/authors&gt;&lt;/contributors&gt;&lt;titles&gt;&lt;title&gt;Early exposure to predation risk carries over metamorphosis in two distantly related freshwater insects&lt;/title&gt;&lt;secondary-title&gt;Ecological Entomology&lt;/secondary-title&gt;&lt;/titles&gt;&lt;periodical&gt;&lt;full-title&gt;Ecological Entomology&lt;/full-title&gt;&lt;/periodical&gt;&lt;pages&gt;255-262&lt;/pages&gt;&lt;volume&gt;42&lt;/volume&gt;&lt;number&gt;3&lt;/number&gt;&lt;dates&gt;&lt;year&gt;2017&lt;/year&gt;&lt;pub-dates&gt;&lt;date&gt;Jun&lt;/date&gt;&lt;/pub-dates&gt;&lt;/dates&gt;&lt;isbn&gt;0307-6946&lt;/isbn&gt;&lt;accession-num&gt;WOS:000400032200003&lt;/accession-num&gt;&lt;urls&gt;&lt;related-urls&gt;&lt;url&gt;&amp;lt;Go to ISI&amp;gt;://WOS:000400032200003&lt;/url&gt;&lt;/related-urls&gt;&lt;/urls&gt;&lt;electronic-resource-num&gt;10.1111/een.12382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Fontana-Bria et al., 2017)</w:t>
            </w:r>
            <w:r>
              <w:fldChar w:fldCharType="end"/>
            </w:r>
          </w:p>
        </w:tc>
        <w:sdt>
          <w:sdtPr>
            <w:rPr>
              <w:lang w:val="fr-FR"/>
            </w:rPr>
            <w:id w:val="1254633848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2CEFF386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117566452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0C5E1D78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1811979792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119D4A81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673538725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5A3FFC65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</w:tr>
      <w:tr w:rsidR="00D97E6D" w14:paraId="3EC10A03" w14:textId="77777777" w:rsidTr="001B401F">
        <w:tc>
          <w:tcPr>
            <w:tcW w:w="4531" w:type="dxa"/>
          </w:tcPr>
          <w:p w14:paraId="3C3875D5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rPr>
                <w:lang w:val="fr-FR"/>
              </w:rPr>
              <w:fldChar w:fldCharType="begin"/>
            </w:r>
            <w:r>
              <w:rPr>
                <w:lang w:val="fr-FR"/>
              </w:rPr>
              <w:instrText xml:space="preserve"> ADDIN EN.CITE &lt;EndNote&gt;&lt;Cite&gt;&lt;Author&gt;Futami&lt;/Author&gt;&lt;Year&gt;2008&lt;/Year&gt;&lt;RecNum&gt;638&lt;/RecNum&gt;&lt;DisplayText&gt;(Futami et al., 2008)&lt;/DisplayText&gt;&lt;record&gt;&lt;rec-number&gt;638&lt;/rec-number&gt;&lt;foreign-keys&gt;&lt;key app="EN" db-id="rzere20epx2teie9spfpxdd8ffas2ev2s9v2" timestamp="1611055305"&gt;638&lt;/key&gt;&lt;/foreign-keys&gt;&lt;ref-type name="Journal Article"&gt;17&lt;/ref-type&gt;&lt;contributors&gt;&lt;authors&gt;&lt;author&gt;Futami, K.&lt;/author&gt;&lt;author&gt;Sonye, G.&lt;/author&gt;&lt;author&gt;Akweywa, P.&lt;/author&gt;&lt;author&gt;Kaneko, S.&lt;/author&gt;&lt;author&gt;Minakawa, N.&lt;/author&gt;&lt;/authors&gt;&lt;/contributors&gt;&lt;auth-address&gt;Institute of Tropical Medicine, Nagasaki University, Nagasaki, Japan.&lt;/auth-address&gt;&lt;titles&gt;&lt;title&gt;Diving behavior in Anopheles gambiae (Diptera: Culicidae): avoidance of a predacious wolf spider (Araneae: Lycosidae) in relation to life stage and water depth&lt;/title&gt;&lt;secondary-title&gt;J Med Entomol&lt;/secondary-title&gt;&lt;alt-title&gt;Journal of medical entomology&lt;/alt-title&gt;&lt;/titles&gt;&lt;periodical&gt;&lt;full-title&gt;J Med Entomol&lt;/full-title&gt;&lt;/periodical&gt;&lt;alt-periodical&gt;&lt;full-title&gt;Journal of Medical Entomology&lt;/full-title&gt;&lt;/alt-periodical&gt;&lt;pages&gt;1050-6&lt;/pages&gt;&lt;volume&gt;45&lt;/volume&gt;&lt;number&gt;6&lt;/number&gt;&lt;edition&gt;2008/12/09&lt;/edition&gt;&lt;keywords&gt;&lt;keyword&gt;Animals&lt;/keyword&gt;&lt;keyword&gt;*Anopheles/growth &amp;amp; development&lt;/keyword&gt;&lt;keyword&gt;*Diving&lt;/keyword&gt;&lt;keyword&gt;*Escape Reaction&lt;/keyword&gt;&lt;keyword&gt;Larva&lt;/keyword&gt;&lt;keyword&gt;*Predatory Behavior&lt;/keyword&gt;&lt;keyword&gt;Pupa&lt;/keyword&gt;&lt;keyword&gt;*Spiders&lt;/keyword&gt;&lt;/keywords&gt;&lt;dates&gt;&lt;year&gt;2008&lt;/year&gt;&lt;pub-dates&gt;&lt;date&gt;Nov&lt;/date&gt;&lt;/pub-dates&gt;&lt;/dates&gt;&lt;isbn&gt;0022-2585 (Print)&amp;#xD;0022-2585&lt;/isbn&gt;&lt;accession-num&gt;19058628&lt;/accession-num&gt;&lt;urls&gt;&lt;/urls&gt;&lt;electronic-resource-num&gt;10.1603/0022-2585(2008)45[1050:dbiagd]2.0.co;2&lt;/electronic-resource-num&gt;&lt;remote-database-provider&gt;NLM&lt;/remote-database-provider&gt;&lt;language&gt;eng&lt;/language&gt;&lt;/record&gt;&lt;/Cite&gt;&lt;/EndNote&gt;</w:instrText>
            </w:r>
            <w:r>
              <w:rPr>
                <w:lang w:val="fr-FR"/>
              </w:rPr>
              <w:fldChar w:fldCharType="separate"/>
            </w:r>
            <w:r>
              <w:rPr>
                <w:noProof/>
                <w:lang w:val="fr-FR"/>
              </w:rPr>
              <w:t>(Futami et al., 2008)</w:t>
            </w:r>
            <w:r>
              <w:rPr>
                <w:lang w:val="fr-FR"/>
              </w:rPr>
              <w:fldChar w:fldCharType="end"/>
            </w:r>
          </w:p>
        </w:tc>
        <w:sdt>
          <w:sdtPr>
            <w:rPr>
              <w:lang w:val="fr-FR"/>
            </w:rPr>
            <w:id w:val="-1637790161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5D0D482A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-1046601846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619660A7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1070230624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6106C800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78881064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5C337FF7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</w:tr>
      <w:tr w:rsidR="00D97E6D" w14:paraId="553349F7" w14:textId="77777777" w:rsidTr="001B401F">
        <w:tc>
          <w:tcPr>
            <w:tcW w:w="4531" w:type="dxa"/>
          </w:tcPr>
          <w:p w14:paraId="0EA9E26B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rPr>
                <w:lang w:val="fr-FR"/>
              </w:rPr>
              <w:fldChar w:fldCharType="begin"/>
            </w:r>
            <w:r>
              <w:rPr>
                <w:lang w:val="fr-FR"/>
              </w:rPr>
              <w:instrText xml:space="preserve"> ADDIN EN.CITE &lt;EndNote&gt;&lt;Cite&gt;&lt;Author&gt;Grill&lt;/Author&gt;&lt;Year&gt;1996&lt;/Year&gt;&lt;RecNum&gt;92&lt;/RecNum&gt;&lt;DisplayText&gt;(Grill and Juliano, 1996)&lt;/DisplayText&gt;&lt;record&gt;&lt;rec-number&gt;92&lt;/rec-number&gt;&lt;foreign-keys&gt;&lt;key app="EN" db-id="rzere20epx2teie9spfpxdd8ffas2ev2s9v2" timestamp="1549819630"&gt;92&lt;/key&gt;&lt;/foreign-keys&gt;&lt;ref-type name="Journal Article"&gt;17&lt;/ref-type&gt;&lt;contributors&gt;&lt;authors&gt;&lt;author&gt;Grill, C. P.&lt;/author&gt;&lt;author&gt;Juliano, S. A.&lt;/author&gt;&lt;/authors&gt;&lt;/contributors&gt;&lt;titles&gt;&lt;title&gt;Predicting species interactions based on behaviour: Predation and competition in container-dwelling mosquitoes&lt;/title&gt;&lt;secondary-title&gt;Journal of Animal Ecology&lt;/secondary-title&gt;&lt;/titles&gt;&lt;periodical&gt;&lt;full-title&gt;Journal of Animal Ecology&lt;/full-title&gt;&lt;/periodical&gt;&lt;pages&gt;63-76&lt;/pages&gt;&lt;volume&gt;65&lt;/volume&gt;&lt;number&gt;1&lt;/number&gt;&lt;dates&gt;&lt;year&gt;1996&lt;/year&gt;&lt;/dates&gt;&lt;isbn&gt;0021-8790&lt;/isbn&gt;&lt;urls&gt;&lt;related-urls&gt;&lt;url&gt;https://www.jstor.org/stable/5700?origin=crossref&lt;/url&gt;&lt;/related-urls&gt;&lt;/urls&gt;&lt;electronic-resource-num&gt;10.2307/5700&lt;/electronic-resource-num&gt;&lt;access-date&gt;Jan&lt;/access-date&gt;&lt;/record&gt;&lt;/Cite&gt;&lt;/EndNote&gt;</w:instrText>
            </w:r>
            <w:r>
              <w:rPr>
                <w:lang w:val="fr-FR"/>
              </w:rPr>
              <w:fldChar w:fldCharType="separate"/>
            </w:r>
            <w:r>
              <w:rPr>
                <w:noProof/>
                <w:lang w:val="fr-FR"/>
              </w:rPr>
              <w:t>(Grill and Juliano, 1996)</w:t>
            </w:r>
            <w:r>
              <w:rPr>
                <w:lang w:val="fr-FR"/>
              </w:rPr>
              <w:fldChar w:fldCharType="end"/>
            </w:r>
          </w:p>
        </w:tc>
        <w:sdt>
          <w:sdtPr>
            <w:rPr>
              <w:lang w:val="fr-FR"/>
            </w:rPr>
            <w:id w:val="-754899759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265FE7BB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-1048601075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4849C800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-951086659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518A8463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1691483750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4A05A261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</w:tr>
      <w:tr w:rsidR="00D97E6D" w14:paraId="7CC959C3" w14:textId="77777777" w:rsidTr="001B401F">
        <w:tc>
          <w:tcPr>
            <w:tcW w:w="4531" w:type="dxa"/>
          </w:tcPr>
          <w:p w14:paraId="2BA963B2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rPr>
                <w:lang w:val="fr-FR"/>
              </w:rPr>
              <w:fldChar w:fldCharType="begin"/>
            </w:r>
            <w:r>
              <w:rPr>
                <w:lang w:val="fr-FR"/>
              </w:rPr>
              <w:instrText xml:space="preserve"> ADDIN EN.CITE &lt;EndNote&gt;&lt;Cite&gt;&lt;Author&gt;Griswold&lt;/Author&gt;&lt;Year&gt;2005&lt;/Year&gt;&lt;RecNum&gt;639&lt;/RecNum&gt;&lt;DisplayText&gt;(Griswold and Lounibos, 2005)&lt;/DisplayText&gt;&lt;record&gt;&lt;rec-number&gt;639&lt;/rec-number&gt;&lt;foreign-keys&gt;&lt;key app="EN" db-id="rzere20epx2teie9spfpxdd8ffas2ev2s9v2" timestamp="1611056022"&gt;639&lt;/key&gt;&lt;/foreign-keys&gt;&lt;ref-type name="Journal Article"&gt;17&lt;/ref-type&gt;&lt;contributors&gt;&lt;authors&gt;&lt;author&gt;Griswold, Marcus W.&lt;/author&gt;&lt;author&gt;Lounibos, L. Philip&lt;/author&gt;&lt;/authors&gt;&lt;/contributors&gt;&lt;titles&gt;&lt;title&gt;Competitive Outcomes of Aquatic Container Diptera Depend on Predation and Resource Levels&lt;/title&gt;&lt;secondary-title&gt;Annals of the Entomological Society of America&lt;/secondary-title&gt;&lt;/titles&gt;&lt;periodical&gt;&lt;full-title&gt;Annals of the Entomological Society of America&lt;/full-title&gt;&lt;/periodical&gt;&lt;pages&gt;673-681&lt;/pages&gt;&lt;volume&gt;98&lt;/volume&gt;&lt;number&gt;5&lt;/number&gt;&lt;dates&gt;&lt;year&gt;2005&lt;/year&gt;&lt;/dates&gt;&lt;isbn&gt;0013-8746&lt;/isbn&gt;&lt;urls&gt;&lt;related-urls&gt;&lt;url&gt;https://doi.org/10.1603/0013-8746(2005)098[0673:COOACD]2.0.CO;2&lt;/url&gt;&lt;/related-urls&gt;&lt;/urls&gt;&lt;electronic-resource-num&gt;10.1603/0013-8746(2005)098[0673:COOACD]2.0.CO;2&lt;/electronic-resource-num&gt;&lt;access-date&gt;1/19/2021&lt;/access-date&gt;&lt;/record&gt;&lt;/Cite&gt;&lt;/EndNote&gt;</w:instrText>
            </w:r>
            <w:r>
              <w:rPr>
                <w:lang w:val="fr-FR"/>
              </w:rPr>
              <w:fldChar w:fldCharType="separate"/>
            </w:r>
            <w:r>
              <w:rPr>
                <w:noProof/>
                <w:lang w:val="fr-FR"/>
              </w:rPr>
              <w:t>(Griswold and Lounibos, 2005)</w:t>
            </w:r>
            <w:r>
              <w:rPr>
                <w:lang w:val="fr-FR"/>
              </w:rPr>
              <w:fldChar w:fldCharType="end"/>
            </w:r>
          </w:p>
        </w:tc>
        <w:sdt>
          <w:sdtPr>
            <w:rPr>
              <w:lang w:val="fr-FR"/>
            </w:rPr>
            <w:id w:val="-125088261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1C626AC6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-670644756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06A6EFDF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1182013949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4D4CEB7E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1160737399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1AF3246E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</w:tr>
      <w:tr w:rsidR="00D97E6D" w14:paraId="719D4C35" w14:textId="77777777" w:rsidTr="001B401F">
        <w:tc>
          <w:tcPr>
            <w:tcW w:w="4531" w:type="dxa"/>
          </w:tcPr>
          <w:p w14:paraId="53858AD2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rPr>
                <w:lang w:val="fr-FR"/>
              </w:rPr>
              <w:fldChar w:fldCharType="begin"/>
            </w:r>
            <w:r>
              <w:rPr>
                <w:lang w:val="fr-FR"/>
              </w:rPr>
              <w:instrText xml:space="preserve"> ADDIN EN.CITE &lt;EndNote&gt;&lt;Cite&gt;&lt;Author&gt;Irwin&lt;/Author&gt;&lt;Year&gt;2009&lt;/Year&gt;&lt;RecNum&gt;640&lt;/RecNum&gt;&lt;DisplayText&gt;(Irwin and Paskewitz, 2009)&lt;/DisplayText&gt;&lt;record&gt;&lt;rec-number&gt;640&lt;/rec-number&gt;&lt;foreign-keys&gt;&lt;key app="EN" db-id="rzere20epx2teie9spfpxdd8ffas2ev2s9v2" timestamp="1611056183"&gt;640&lt;/key&gt;&lt;/foreign-keys&gt;&lt;ref-type name="Journal Article"&gt;17&lt;/ref-type&gt;&lt;contributors&gt;&lt;authors&gt;&lt;author&gt;Irwin, P.&lt;/author&gt;&lt;author&gt;Paskewitz, S.&lt;/author&gt;&lt;/authors&gt;&lt;/contributors&gt;&lt;auth-address&gt;Department of Entomology, University of Wisconsin-Madison, Madison, WI 53706, USA.&lt;/auth-address&gt;&lt;titles&gt;&lt;title&gt;Investigation of fathead minnows (Pimephales promelas) as a biological control agent of Culex mosquitoes under laboratory and field conditions&lt;/title&gt;&lt;secondary-title&gt;J Am Mosq Control Assoc&lt;/secondary-title&gt;&lt;alt-title&gt;Journal of the American Mosquito Control Association&lt;/alt-title&gt;&lt;/titles&gt;&lt;periodical&gt;&lt;full-title&gt;J Am Mosq Control Assoc&lt;/full-title&gt;&lt;/periodical&gt;&lt;alt-periodical&gt;&lt;full-title&gt;Journal of the American Mosquito Control Association&lt;/full-title&gt;&lt;/alt-periodical&gt;&lt;pages&gt;301-9&lt;/pages&gt;&lt;volume&gt;25&lt;/volume&gt;&lt;number&gt;3&lt;/number&gt;&lt;edition&gt;2009/10/27&lt;/edition&gt;&lt;keywords&gt;&lt;keyword&gt;Aging&lt;/keyword&gt;&lt;keyword&gt;Animals&lt;/keyword&gt;&lt;keyword&gt;Culex/*physiology&lt;/keyword&gt;&lt;keyword&gt;Cyprinidae/*physiology&lt;/keyword&gt;&lt;keyword&gt;Environmental Monitoring&lt;/keyword&gt;&lt;keyword&gt;Feeding Behavior/*physiology&lt;/keyword&gt;&lt;keyword&gt;Female&lt;/keyword&gt;&lt;keyword&gt;Insecticides&lt;/keyword&gt;&lt;keyword&gt;Larva&lt;/keyword&gt;&lt;keyword&gt;Male&lt;/keyword&gt;&lt;keyword&gt;Mosquito Control/*methods&lt;/keyword&gt;&lt;keyword&gt;Pest Control, Biological/*methods&lt;/keyword&gt;&lt;keyword&gt;Time Factors&lt;/keyword&gt;&lt;keyword&gt;Wisconsin&lt;/keyword&gt;&lt;/keywords&gt;&lt;dates&gt;&lt;year&gt;2009&lt;/year&gt;&lt;pub-dates&gt;&lt;date&gt;Sep&lt;/date&gt;&lt;/pub-dates&gt;&lt;/dates&gt;&lt;isbn&gt;8756-971X (Print)&amp;#xD;8756-971x&lt;/isbn&gt;&lt;accession-num&gt;19852220&lt;/accession-num&gt;&lt;urls&gt;&lt;/urls&gt;&lt;electronic-resource-num&gt;10.2987/09-0013.1&lt;/electronic-resource-num&gt;&lt;remote-database-provider&gt;NLM&lt;/remote-database-provider&gt;&lt;language&gt;eng&lt;/language&gt;&lt;/record&gt;&lt;/Cite&gt;&lt;/EndNote&gt;</w:instrText>
            </w:r>
            <w:r>
              <w:rPr>
                <w:lang w:val="fr-FR"/>
              </w:rPr>
              <w:fldChar w:fldCharType="separate"/>
            </w:r>
            <w:r>
              <w:rPr>
                <w:noProof/>
                <w:lang w:val="fr-FR"/>
              </w:rPr>
              <w:t>(Irwin and Paskewitz, 2009)</w:t>
            </w:r>
            <w:r>
              <w:rPr>
                <w:lang w:val="fr-FR"/>
              </w:rPr>
              <w:fldChar w:fldCharType="end"/>
            </w:r>
          </w:p>
        </w:tc>
        <w:sdt>
          <w:sdtPr>
            <w:rPr>
              <w:lang w:val="fr-FR"/>
            </w:rPr>
            <w:id w:val="-1906602805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452B733B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-1432895053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2EF06937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1503546561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58012118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-479380264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3E5F85D0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</w:tr>
      <w:tr w:rsidR="00D97E6D" w14:paraId="3C22C209" w14:textId="77777777" w:rsidTr="001B401F">
        <w:tc>
          <w:tcPr>
            <w:tcW w:w="4531" w:type="dxa"/>
          </w:tcPr>
          <w:p w14:paraId="3A8190AE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rPr>
                <w:lang w:val="fr-FR"/>
              </w:rPr>
              <w:fldChar w:fldCharType="begin"/>
            </w:r>
            <w:r>
              <w:rPr>
                <w:lang w:val="fr-FR"/>
              </w:rPr>
              <w:instrText xml:space="preserve"> ADDIN EN.CITE &lt;EndNote&gt;&lt;Cite&gt;&lt;Author&gt;Kalimuthu&lt;/Author&gt;&lt;Year&gt;2017&lt;/Year&gt;&lt;RecNum&gt;641&lt;/RecNum&gt;&lt;DisplayText&gt;(Kalimuthu et al., 2017)&lt;/DisplayText&gt;&lt;record&gt;&lt;rec-number&gt;641&lt;/rec-number&gt;&lt;foreign-keys&gt;&lt;key app="EN" db-id="rzere20epx2teie9spfpxdd8ffas2ev2s9v2" timestamp="1611056439"&gt;641&lt;/key&gt;&lt;/foreign-keys&gt;&lt;ref-type name="Journal Article"&gt;17&lt;/ref-type&gt;&lt;contributors&gt;&lt;authors&gt;&lt;author&gt;Kalimuthu, Kandasamy&lt;/author&gt;&lt;author&gt;Panneerselvam, Dr Chellasamy&lt;/author&gt;&lt;author&gt;Chou, Chi&lt;/author&gt;&lt;author&gt;Lin, Showe-Mei&lt;/author&gt;&lt;author&gt;Tseng, Li-Chun&lt;/author&gt;&lt;author&gt;Tsai, Kun-Hsien&lt;/author&gt;&lt;author&gt;Murugan, Kadarkarai&lt;/author&gt;&lt;author&gt;Hwang, Jiang-Shiou&lt;/author&gt;&lt;/authors&gt;&lt;/contributors&gt;&lt;titles&gt;&lt;title&gt;Predatory efficiency of the copepod Megacyclops formosanus and toxic effect of the red alga Gracilaria firma-synthesized silver nanoparticles against the dengue vector Aedes aegypti&lt;/title&gt;&lt;secondary-title&gt;Hydrobiologia&lt;/secondary-title&gt;&lt;/titles&gt;&lt;periodical&gt;&lt;full-title&gt;Hydrobiologia&lt;/full-title&gt;&lt;/periodical&gt;&lt;volume&gt;785&lt;/volume&gt;&lt;dates&gt;&lt;year&gt;2017&lt;/year&gt;&lt;pub-dates&gt;&lt;date&gt;01/01&lt;/date&gt;&lt;/pub-dates&gt;&lt;/dates&gt;&lt;urls&gt;&lt;/urls&gt;&lt;electronic-resource-num&gt;10.1007/s10750-016-2943-z&lt;/electronic-resource-num&gt;&lt;/record&gt;&lt;/Cite&gt;&lt;/EndNote&gt;</w:instrText>
            </w:r>
            <w:r>
              <w:rPr>
                <w:lang w:val="fr-FR"/>
              </w:rPr>
              <w:fldChar w:fldCharType="separate"/>
            </w:r>
            <w:r>
              <w:rPr>
                <w:noProof/>
                <w:lang w:val="fr-FR"/>
              </w:rPr>
              <w:t>(Kalimuthu et al., 2017)</w:t>
            </w:r>
            <w:r>
              <w:rPr>
                <w:lang w:val="fr-FR"/>
              </w:rPr>
              <w:fldChar w:fldCharType="end"/>
            </w:r>
          </w:p>
        </w:tc>
        <w:sdt>
          <w:sdtPr>
            <w:rPr>
              <w:lang w:val="fr-FR"/>
            </w:rPr>
            <w:id w:val="1799335541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17982DC4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619574318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442087C7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-157460225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2F05B363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2076247089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08BFAB7E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</w:tr>
      <w:tr w:rsidR="00D97E6D" w14:paraId="59D4BEEA" w14:textId="77777777" w:rsidTr="001B401F">
        <w:tc>
          <w:tcPr>
            <w:tcW w:w="4531" w:type="dxa"/>
          </w:tcPr>
          <w:p w14:paraId="1C7AB521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fldChar w:fldCharType="begin"/>
            </w:r>
            <w:r>
              <w:instrText xml:space="preserve"> ADDIN EN.CITE &lt;EndNote&gt;&lt;Cite&gt;&lt;Author&gt;Knight&lt;/Author&gt;&lt;Year&gt;2004&lt;/Year&gt;&lt;RecNum&gt;642&lt;/RecNum&gt;&lt;DisplayText&gt;(Knight et al., 2004)&lt;/DisplayText&gt;&lt;record&gt;&lt;rec-number&gt;642&lt;/rec-number&gt;&lt;foreign-keys&gt;&lt;key app="EN" db-id="rzere20epx2teie9spfpxdd8ffas2ev2s9v2" timestamp="1611056747"&gt;642&lt;/key&gt;&lt;/foreign-keys&gt;&lt;ref-type name="Journal Article"&gt;17&lt;/ref-type&gt;&lt;contributors&gt;&lt;authors&gt;&lt;author&gt;Knight, T. M.&lt;/author&gt;&lt;author&gt;Chase, J. M.&lt;/author&gt;&lt;author&gt;Goss, C. W.&lt;/author&gt;&lt;author&gt;Knight, J. J.&lt;/author&gt;&lt;/authors&gt;&lt;/contributors&gt;&lt;auth-address&gt;Department of Biology, Washington University, St Louis, MO 63130, USA.&lt;/auth-address&gt;&lt;titles&gt;&lt;title&gt;Effects of interspecific competition, predation, and their interaction on survival and development time of immature Anopheles quadrimaculatus&lt;/title&gt;&lt;secondary-title&gt;J Vector Ecol&lt;/secondary-title&gt;&lt;alt-title&gt;Journal of vector ecology : journal of the Society for Vector Ecology&lt;/alt-title&gt;&lt;/titles&gt;&lt;periodical&gt;&lt;full-title&gt;J Vector Ecol&lt;/full-title&gt;&lt;/periodical&gt;&lt;alt-periodical&gt;&lt;full-title&gt;Journal of vector ecology : journal of the Society for Vector Ecology&lt;/full-title&gt;&lt;/alt-periodical&gt;&lt;pages&gt;277-84&lt;/pages&gt;&lt;volume&gt;29&lt;/volume&gt;&lt;number&gt;2&lt;/number&gt;&lt;edition&gt;2005/02/15&lt;/edition&gt;&lt;keywords&gt;&lt;keyword&gt;Animals&lt;/keyword&gt;&lt;keyword&gt;Anopheles/*growth &amp;amp; development&lt;/keyword&gt;&lt;keyword&gt;Ecosystem&lt;/keyword&gt;&lt;keyword&gt;Hemiptera/*physiology&lt;/keyword&gt;&lt;keyword&gt;Larva&lt;/keyword&gt;&lt;keyword&gt;Plankton/*physiology&lt;/keyword&gt;&lt;keyword&gt;*Predatory Behavior&lt;/keyword&gt;&lt;keyword&gt;Pupa&lt;/keyword&gt;&lt;keyword&gt;Seasons&lt;/keyword&gt;&lt;keyword&gt;Snails/*physiology&lt;/keyword&gt;&lt;keyword&gt;Species Specificity&lt;/keyword&gt;&lt;/keywords&gt;&lt;dates&gt;&lt;year&gt;2004&lt;/year&gt;&lt;pub-dates&gt;&lt;date&gt;Dec&lt;/date&gt;&lt;/pub-dates&gt;&lt;/dates&gt;&lt;isbn&gt;1081-1710 (Print)&amp;#xD;1081-1710&lt;/isbn&gt;&lt;accession-num&gt;15707287&lt;/accession-num&gt;&lt;urls&gt;&lt;/urls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Knight et al., 2004)</w:t>
            </w:r>
            <w:r>
              <w:fldChar w:fldCharType="end"/>
            </w:r>
          </w:p>
        </w:tc>
        <w:sdt>
          <w:sdtPr>
            <w:rPr>
              <w:lang w:val="fr-FR"/>
            </w:rPr>
            <w:id w:val="268669000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2A836F02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-2052829133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0F46662A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218639906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1ACA02D8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454067838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52DBEB0A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</w:tr>
      <w:tr w:rsidR="00D97E6D" w14:paraId="3FDDBD47" w14:textId="77777777" w:rsidTr="001B401F">
        <w:tc>
          <w:tcPr>
            <w:tcW w:w="4531" w:type="dxa"/>
          </w:tcPr>
          <w:p w14:paraId="51AD0082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fldChar w:fldCharType="begin"/>
            </w:r>
            <w:r>
              <w:instrText xml:space="preserve"> ADDIN EN.CITE &lt;EndNote&gt;&lt;Cite&gt;&lt;Author&gt;Kraus&lt;/Author&gt;&lt;Year&gt;2010&lt;/Year&gt;&lt;RecNum&gt;643&lt;/RecNum&gt;&lt;DisplayText&gt;(Kraus and Vonesh, 2010)&lt;/DisplayText&gt;&lt;record&gt;&lt;rec-number&gt;643&lt;/rec-number&gt;&lt;foreign-keys&gt;&lt;key app="EN" db-id="rzere20epx2teie9spfpxdd8ffas2ev2s9v2" timestamp="1611056948"&gt;643&lt;/key&gt;&lt;/foreign-keys&gt;&lt;ref-type name="Journal Article"&gt;17&lt;/ref-type&gt;&lt;contributors&gt;&lt;authors&gt;&lt;author&gt;Kraus, J. M.&lt;/author&gt;&lt;author&gt;Vonesh, J. R.&lt;/author&gt;&lt;/authors&gt;&lt;/contributors&gt;&lt;titles&gt;&lt;title&gt;Feedbacks between community assembly and habitat selection shape variation in local colonization&lt;/title&gt;&lt;secondary-title&gt;Journal of Animal Ecology&lt;/secondary-title&gt;&lt;/titles&gt;&lt;periodical&gt;&lt;full-title&gt;Journal of Animal Ecology&lt;/full-title&gt;&lt;/periodical&gt;&lt;pages&gt;795-802&lt;/pages&gt;&lt;volume&gt;79&lt;/volume&gt;&lt;number&gt;4&lt;/number&gt;&lt;dates&gt;&lt;year&gt;2010&lt;/year&gt;&lt;/dates&gt;&lt;urls&gt;&lt;related-urls&gt;&lt;url&gt;http://pubs.er.usgs.gov/publication/70118926&lt;/url&gt;&lt;/related-urls&gt;&lt;/urls&gt;&lt;electronic-resource-num&gt;10.1111/j.1365-2656.2010.01684.x&lt;/electronic-resource-num&gt;&lt;remote-database-name&gt;USGS Publications Warehouse&lt;/remote-database-nam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Kraus and Vonesh, 2010)</w:t>
            </w:r>
            <w:r>
              <w:fldChar w:fldCharType="end"/>
            </w:r>
          </w:p>
        </w:tc>
        <w:sdt>
          <w:sdtPr>
            <w:rPr>
              <w:lang w:val="fr-FR"/>
            </w:rPr>
            <w:id w:val="-219672226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74F94B79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-1824569519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1AD14F67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1351376687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6ADFF25D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-279882949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2C61D2B9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</w:tr>
      <w:tr w:rsidR="00D97E6D" w14:paraId="38F51CEE" w14:textId="77777777" w:rsidTr="001B401F">
        <w:tc>
          <w:tcPr>
            <w:tcW w:w="4531" w:type="dxa"/>
          </w:tcPr>
          <w:p w14:paraId="38B31DDE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fldChar w:fldCharType="begin"/>
            </w:r>
            <w:r>
              <w:instrText xml:space="preserve"> ADDIN EN.CITE &lt;EndNote&gt;&lt;Cite&gt;&lt;Author&gt;Krol&lt;/Author&gt;&lt;Year&gt;2019&lt;/Year&gt;&lt;RecNum&gt;441&lt;/RecNum&gt;&lt;DisplayText&gt;(Krol et al., 2019)&lt;/DisplayText&gt;&lt;record&gt;&lt;rec-number&gt;441&lt;/rec-number&gt;&lt;foreign-keys&gt;&lt;key app="EN" db-id="rzere20epx2teie9spfpxdd8ffas2ev2s9v2" timestamp="1581697925"&gt;441&lt;/key&gt;&lt;/foreign-keys&gt;&lt;ref-type name="Journal Article"&gt;17&lt;/ref-type&gt;&lt;contributors&gt;&lt;authors&gt;&lt;author&gt;Krol, L.&lt;/author&gt;&lt;author&gt;Gorsich, E. E.&lt;/author&gt;&lt;author&gt;Hunting, E. R.&lt;/author&gt;&lt;author&gt;Govender, D.&lt;/author&gt;&lt;author&gt;van Bodegom, P. M.&lt;/author&gt;&lt;author&gt;Schrama, M.&lt;/author&gt;&lt;/authors&gt;&lt;/contributors&gt;&lt;titles&gt;&lt;title&gt;Eutrophication governs predator-prey interactions and temperature effects in Aedes aegypti populations&lt;/title&gt;&lt;secondary-title&gt;Parasites &amp;amp; Vectors&lt;/secondary-title&gt;&lt;/titles&gt;&lt;periodical&gt;&lt;full-title&gt;Parasites &amp;amp; Vectors&lt;/full-title&gt;&lt;/periodical&gt;&lt;volume&gt;12&lt;/volume&gt;&lt;dates&gt;&lt;year&gt;2019&lt;/year&gt;&lt;pub-dates&gt;&lt;date&gt;Apr&lt;/date&gt;&lt;/pub-dates&gt;&lt;/dates&gt;&lt;isbn&gt;1756-3305&lt;/isbn&gt;&lt;accession-num&gt;WOS:000465507600001&lt;/accession-num&gt;&lt;urls&gt;&lt;related-urls&gt;&lt;url&gt;&amp;lt;Go to ISI&amp;gt;://WOS:000465507600001&lt;/url&gt;&lt;/related-urls&gt;&lt;/urls&gt;&lt;custom7&gt;179&lt;/custom7&gt;&lt;electronic-resource-num&gt;10.1186/s13071-019-3431-x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Krol et al., 2019)</w:t>
            </w:r>
            <w:r>
              <w:fldChar w:fldCharType="end"/>
            </w:r>
          </w:p>
        </w:tc>
        <w:sdt>
          <w:sdtPr>
            <w:rPr>
              <w:lang w:val="fr-FR"/>
            </w:rPr>
            <w:id w:val="1262426010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4A8D95A7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-845930148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34B316DD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403026730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5580E50A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-1551217961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4CDF98C8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</w:tr>
      <w:tr w:rsidR="00D97E6D" w14:paraId="4233E4A5" w14:textId="77777777" w:rsidTr="001B401F">
        <w:tc>
          <w:tcPr>
            <w:tcW w:w="4531" w:type="dxa"/>
          </w:tcPr>
          <w:p w14:paraId="2E639BFF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fldChar w:fldCharType="begin"/>
            </w:r>
            <w:r>
              <w:instrText xml:space="preserve"> ADDIN EN.CITE &lt;EndNote&gt;&lt;Cite&gt;&lt;Author&gt;Kweka&lt;/Author&gt;&lt;Year&gt;2011&lt;/Year&gt;&lt;RecNum&gt;581&lt;/RecNum&gt;&lt;DisplayText&gt;(Kweka et al., 2011)&lt;/DisplayText&gt;&lt;record&gt;&lt;rec-number&gt;581&lt;/rec-number&gt;&lt;foreign-keys&gt;&lt;key app="EN" db-id="rzere20epx2teie9spfpxdd8ffas2ev2s9v2" timestamp="1608682810"&gt;581&lt;/key&gt;&lt;/foreign-keys&gt;&lt;ref-type name="Journal Article"&gt;17&lt;/ref-type&gt;&lt;contributors&gt;&lt;authors&gt;&lt;author&gt;Kweka, E. J.&lt;/author&gt;&lt;author&gt;Zhou, G. F.&lt;/author&gt;&lt;author&gt;Gilbreath, T. M.&lt;/author&gt;&lt;author&gt;Afrane, Y.&lt;/author&gt;&lt;author&gt;Nyindo, M.&lt;/author&gt;&lt;author&gt;Githeko, A. K.&lt;/author&gt;&lt;author&gt;Yan, G. Y.&lt;/author&gt;&lt;/authors&gt;&lt;/contributors&gt;&lt;titles&gt;&lt;title&gt;Predation efficiency of Anopheles gambiae larvae by aquatic predators in western Kenya highlands&lt;/title&gt;&lt;secondary-title&gt;Parasites &amp;amp; Vectors&lt;/secondary-title&gt;&lt;/titles&gt;&lt;periodical&gt;&lt;full-title&gt;Parasites &amp;amp; Vectors&lt;/full-title&gt;&lt;/periodical&gt;&lt;volume&gt;4&lt;/volume&gt;&lt;dates&gt;&lt;year&gt;2011&lt;/year&gt;&lt;pub-dates&gt;&lt;date&gt;Jul&lt;/date&gt;&lt;/pub-dates&gt;&lt;/dates&gt;&lt;isbn&gt;1756-3305&lt;/isbn&gt;&lt;accession-num&gt;WOS:000292963400002&lt;/accession-num&gt;&lt;urls&gt;&lt;related-urls&gt;&lt;url&gt;&amp;lt;Go to ISI&amp;gt;://WOS:000292963400002&lt;/url&gt;&lt;/related-urls&gt;&lt;/urls&gt;&lt;custom7&gt;128&lt;/custom7&gt;&lt;electronic-resource-num&gt;10.1186/1756-3305-4-128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Kweka et al., 2011)</w:t>
            </w:r>
            <w:r>
              <w:fldChar w:fldCharType="end"/>
            </w:r>
          </w:p>
        </w:tc>
        <w:sdt>
          <w:sdtPr>
            <w:rPr>
              <w:lang w:val="fr-FR"/>
            </w:rPr>
            <w:id w:val="2058974565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3E644EB1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98681229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292BB9F6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-1686588060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0D89EE28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326869776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7F823B8F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</w:tr>
      <w:tr w:rsidR="00D97E6D" w14:paraId="0AA0ED2C" w14:textId="77777777" w:rsidTr="001B401F">
        <w:tc>
          <w:tcPr>
            <w:tcW w:w="4531" w:type="dxa"/>
          </w:tcPr>
          <w:p w14:paraId="5BD765FB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fldChar w:fldCharType="begin"/>
            </w:r>
            <w:r>
              <w:instrText xml:space="preserve"> ADDIN EN.CITE &lt;EndNote&gt;&lt;Cite&gt;&lt;Author&gt;Marten&lt;/Author&gt;&lt;Year&gt;2000&lt;/Year&gt;&lt;RecNum&gt;206&lt;/RecNum&gt;&lt;DisplayText&gt;(Marten et al., 2000a)&lt;/DisplayText&gt;&lt;record&gt;&lt;rec-number&gt;206&lt;/rec-number&gt;&lt;foreign-keys&gt;&lt;key app="EN" db-id="rzere20epx2teie9spfpxdd8ffas2ev2s9v2" timestamp="1549819630"&gt;206&lt;/key&gt;&lt;/foreign-keys&gt;&lt;ref-type name="Journal Article"&gt;17&lt;/ref-type&gt;&lt;contributors&gt;&lt;authors&gt;&lt;author&gt;Marten, G. G.&lt;/author&gt;&lt;author&gt;Nguyen, M.&lt;/author&gt;&lt;author&gt;Mason, B. J.&lt;/author&gt;&lt;author&gt;Ngo, G.&lt;/author&gt;&lt;/authors&gt;&lt;/contributors&gt;&lt;titles&gt;&lt;title&gt;Natural control of Culex quinquefasciatus larvae in residential ditches by the copepod Macrocyclops albidus&lt;/title&gt;&lt;secondary-title&gt;Journal of Vector Ecology&lt;/secondary-title&gt;&lt;/titles&gt;&lt;periodical&gt;&lt;full-title&gt;Journal of Vector Ecology&lt;/full-title&gt;&lt;/periodical&gt;&lt;pages&gt;7-15&lt;/pages&gt;&lt;volume&gt;25&lt;/volume&gt;&lt;number&gt;1&lt;/number&gt;&lt;dates&gt;&lt;year&gt;2000&lt;/year&gt;&lt;/dates&gt;&lt;isbn&gt;1081-1710&lt;/isbn&gt;&lt;urls&gt;&lt;/urls&gt;&lt;access-date&gt;Jun&lt;/access-dat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Marten et al., 2000a)</w:t>
            </w:r>
            <w:r>
              <w:fldChar w:fldCharType="end"/>
            </w:r>
          </w:p>
        </w:tc>
        <w:sdt>
          <w:sdtPr>
            <w:rPr>
              <w:lang w:val="fr-FR"/>
            </w:rPr>
            <w:id w:val="-24800515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7170386E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1583033491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7931C387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1186949184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0526FDB8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-1501190494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43E03012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</w:tr>
      <w:tr w:rsidR="00D97E6D" w14:paraId="538B1E5D" w14:textId="77777777" w:rsidTr="001B401F">
        <w:tc>
          <w:tcPr>
            <w:tcW w:w="4531" w:type="dxa"/>
          </w:tcPr>
          <w:p w14:paraId="5AB76129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fldChar w:fldCharType="begin"/>
            </w:r>
            <w:r>
              <w:instrText xml:space="preserve"> ADDIN EN.CITE &lt;EndNote&gt;&lt;Cite&gt;&lt;Author&gt;Marten&lt;/Author&gt;&lt;Year&gt;2000&lt;/Year&gt;&lt;RecNum&gt;207&lt;/RecNum&gt;&lt;DisplayText&gt;(Marten et al., 2000b)&lt;/DisplayText&gt;&lt;record&gt;&lt;rec-number&gt;207&lt;/rec-number&gt;&lt;foreign-keys&gt;&lt;key app="EN" db-id="rzere20epx2teie9spfpxdd8ffas2ev2s9v2" timestamp="1549819630"&gt;207&lt;/key&gt;&lt;/foreign-keys&gt;&lt;ref-type name="Journal Article"&gt;17&lt;/ref-type&gt;&lt;contributors&gt;&lt;authors&gt;&lt;author&gt;Marten, G. G.&lt;/author&gt;&lt;author&gt;Nguyen, M.&lt;/author&gt;&lt;author&gt;Ngo, G.&lt;/author&gt;&lt;/authors&gt;&lt;/contributors&gt;&lt;titles&gt;&lt;title&gt;Copepod predation on Anopheles quadrimaculatus larvae in rice fields&lt;/title&gt;&lt;secondary-title&gt;Journal of Vector Ecology&lt;/secondary-title&gt;&lt;/titles&gt;&lt;periodical&gt;&lt;full-title&gt;Journal of Vector Ecology&lt;/full-title&gt;&lt;/periodical&gt;&lt;pages&gt;1-6&lt;/pages&gt;&lt;volume&gt;25&lt;/volume&gt;&lt;number&gt;1&lt;/number&gt;&lt;dates&gt;&lt;year&gt;2000&lt;/year&gt;&lt;/dates&gt;&lt;isbn&gt;1081-1710&lt;/isbn&gt;&lt;urls&gt;&lt;/urls&gt;&lt;access-date&gt;Jun&lt;/access-dat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Marten et al., 2000b)</w:t>
            </w:r>
            <w:r>
              <w:fldChar w:fldCharType="end"/>
            </w:r>
          </w:p>
        </w:tc>
        <w:sdt>
          <w:sdtPr>
            <w:rPr>
              <w:lang w:val="fr-FR"/>
            </w:rPr>
            <w:id w:val="157124897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48175A3B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93294754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42ED5855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-309334728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266298FC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-412094691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2F93C8CD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</w:tr>
      <w:tr w:rsidR="00D97E6D" w14:paraId="2A20C072" w14:textId="77777777" w:rsidTr="001B401F">
        <w:tc>
          <w:tcPr>
            <w:tcW w:w="4531" w:type="dxa"/>
          </w:tcPr>
          <w:p w14:paraId="1B18B0FA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fldChar w:fldCharType="begin"/>
            </w:r>
            <w:r>
              <w:instrText xml:space="preserve"> ADDIN EN.CITE &lt;EndNote&gt;&lt;Cite&gt;&lt;Author&gt;Mercer&lt;/Author&gt;&lt;Year&gt;2005&lt;/Year&gt;&lt;RecNum&gt;444&lt;/RecNum&gt;&lt;DisplayText&gt;(Mercer et al., 2005)&lt;/DisplayText&gt;&lt;record&gt;&lt;rec-number&gt;444&lt;/rec-number&gt;&lt;foreign-keys&gt;&lt;key app="EN" db-id="rzere20epx2teie9spfpxdd8ffas2ev2s9v2" timestamp="1581698301"&gt;444&lt;/key&gt;&lt;/foreign-keys&gt;&lt;ref-type name="Journal Article"&gt;17&lt;/ref-type&gt;&lt;contributors&gt;&lt;authors&gt;&lt;author&gt;Mercer, D. R.&lt;/author&gt;&lt;author&gt;Wettach, G. R.&lt;/author&gt;&lt;author&gt;Smith, J. L.&lt;/author&gt;&lt;/authors&gt;&lt;/contributors&gt;&lt;titles&gt;&lt;title&gt;Effects of larval density and predation by Toxorhynchites amboinensis on Aedes polynesiensis (Diptera : culicidae) developing in coconuts&lt;/title&gt;&lt;secondary-title&gt;Journal of the American Mosquito Control Association&lt;/secondary-title&gt;&lt;/titles&gt;&lt;periodical&gt;&lt;full-title&gt;Journal of the American Mosquito Control Association&lt;/full-title&gt;&lt;/periodical&gt;&lt;pages&gt;425-431&lt;/pages&gt;&lt;volume&gt;21&lt;/volume&gt;&lt;number&gt;4&lt;/number&gt;&lt;dates&gt;&lt;year&gt;2005&lt;/year&gt;&lt;pub-dates&gt;&lt;date&gt;Dec&lt;/date&gt;&lt;/pub-dates&gt;&lt;/dates&gt;&lt;isbn&gt;8756-971X&lt;/isbn&gt;&lt;accession-num&gt;WOS:000234573900013&lt;/accession-num&gt;&lt;urls&gt;&lt;related-urls&gt;&lt;url&gt;&amp;lt;Go to ISI&amp;gt;://WOS:000234573900013&lt;/url&gt;&lt;/related-urls&gt;&lt;/urls&gt;&lt;electronic-resource-num&gt;10.2987/8756-971x(2006)21[425:eoldap]2.0.co;2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Mercer et al., 2005)</w:t>
            </w:r>
            <w:r>
              <w:fldChar w:fldCharType="end"/>
            </w:r>
          </w:p>
        </w:tc>
        <w:sdt>
          <w:sdtPr>
            <w:rPr>
              <w:lang w:val="fr-FR"/>
            </w:rPr>
            <w:id w:val="-1698616273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1D4A1C79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1762801067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3F330388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1139619142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231B4D61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169526470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697434F6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</w:tr>
      <w:tr w:rsidR="00D97E6D" w14:paraId="18EF4D44" w14:textId="77777777" w:rsidTr="001B401F">
        <w:tc>
          <w:tcPr>
            <w:tcW w:w="4531" w:type="dxa"/>
          </w:tcPr>
          <w:p w14:paraId="4583B1A7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fldChar w:fldCharType="begin"/>
            </w:r>
            <w:r>
              <w:instrText xml:space="preserve"> ADDIN EN.CITE &lt;EndNote&gt;&lt;Cite&gt;&lt;Author&gt;Micieli&lt;/Author&gt;&lt;Year&gt;2002&lt;/Year&gt;&lt;RecNum&gt;645&lt;/RecNum&gt;&lt;DisplayText&gt;(Micieli et al., 2002)&lt;/DisplayText&gt;&lt;record&gt;&lt;rec-number&gt;645&lt;/rec-number&gt;&lt;foreign-keys&gt;&lt;key app="EN" db-id="rzere20epx2teie9spfpxdd8ffas2ev2s9v2" timestamp="1611057894"&gt;645&lt;/key&gt;&lt;/foreign-keys&gt;&lt;ref-type name="Journal Article"&gt;17&lt;/ref-type&gt;&lt;contributors&gt;&lt;authors&gt;&lt;author&gt;Micieli, M. V.&lt;/author&gt;&lt;author&gt;Marti, G.&lt;/author&gt;&lt;author&gt;García, J. J.&lt;/author&gt;&lt;/authors&gt;&lt;/contributors&gt;&lt;auth-address&gt;Centro de Estudios Parasitológicos y de Vectores, La Plata, Argentina. cepave@cepave.com.ar&lt;/auth-address&gt;&lt;titles&gt;&lt;title&gt;Laboratory evaluation of Mesocyclops annulatus (Wierzejski, 1892) (Copepoda: Cyclopidea) as a predator of container-breeding mosquitoes in Argentina&lt;/title&gt;&lt;secondary-title&gt;Mem Inst Oswaldo Cruz&lt;/secondary-title&gt;&lt;alt-title&gt;Memorias do Instituto Oswaldo Cruz&lt;/alt-title&gt;&lt;/titles&gt;&lt;alt-periodical&gt;&lt;full-title&gt;Memorias do Instituto Oswaldo Cruz&lt;/full-title&gt;&lt;/alt-periodical&gt;&lt;pages&gt;835-8&lt;/pages&gt;&lt;volume&gt;97&lt;/volume&gt;&lt;number&gt;6&lt;/number&gt;&lt;edition&gt;2002/10/19&lt;/edition&gt;&lt;keywords&gt;&lt;keyword&gt;Aedes&lt;/keyword&gt;&lt;keyword&gt;Animals&lt;/keyword&gt;&lt;keyword&gt;Argentina&lt;/keyword&gt;&lt;keyword&gt;Breeding&lt;/keyword&gt;&lt;keyword&gt;*Copepoda&lt;/keyword&gt;&lt;keyword&gt;Culex&lt;/keyword&gt;&lt;keyword&gt;*Culicidae&lt;/keyword&gt;&lt;keyword&gt;*Disease Reservoirs&lt;/keyword&gt;&lt;keyword&gt;Female&lt;/keyword&gt;&lt;keyword&gt;*Insect Vectors&lt;/keyword&gt;&lt;keyword&gt;Mosquito Control/*methods&lt;/keyword&gt;&lt;keyword&gt;*Predatory Behavior&lt;/keyword&gt;&lt;/keywords&gt;&lt;dates&gt;&lt;year&gt;2002&lt;/year&gt;&lt;pub-dates&gt;&lt;date&gt;Sep&lt;/date&gt;&lt;/pub-dates&gt;&lt;/dates&gt;&lt;isbn&gt;0074-0276 (Print)&amp;#xD;0074-0276&lt;/isbn&gt;&lt;accession-num&gt;12386705&lt;/accession-num&gt;&lt;urls&gt;&lt;/urls&gt;&lt;electronic-resource-num&gt;10.1590/s0074-02762002000600014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Micieli et al., 2002)</w:t>
            </w:r>
            <w:r>
              <w:fldChar w:fldCharType="end"/>
            </w:r>
          </w:p>
        </w:tc>
        <w:sdt>
          <w:sdtPr>
            <w:rPr>
              <w:lang w:val="fr-FR"/>
            </w:rPr>
            <w:id w:val="1466471589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68431E25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-528405556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71E86068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-2061247908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7AC7765B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1764874187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51147592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</w:tr>
      <w:tr w:rsidR="00D97E6D" w14:paraId="6E89D50D" w14:textId="77777777" w:rsidTr="001B401F">
        <w:tc>
          <w:tcPr>
            <w:tcW w:w="4531" w:type="dxa"/>
          </w:tcPr>
          <w:p w14:paraId="2F73DA68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fldChar w:fldCharType="begin"/>
            </w:r>
            <w:r>
              <w:instrText xml:space="preserve"> ADDIN EN.CITE &lt;EndNote&gt;&lt;Cite&gt;&lt;Author&gt;Minakawa&lt;/Author&gt;&lt;Year&gt;2007&lt;/Year&gt;&lt;RecNum&gt;646&lt;/RecNum&gt;&lt;DisplayText&gt;(Minakawa et al., 2007)&lt;/DisplayText&gt;&lt;record&gt;&lt;rec-number&gt;646&lt;/rec-number&gt;&lt;foreign-keys&gt;&lt;key app="EN" db-id="rzere20epx2teie9spfpxdd8ffas2ev2s9v2" timestamp="1611058025"&gt;646&lt;/key&gt;&lt;/foreign-keys&gt;&lt;ref-type name="Journal Article"&gt;17&lt;/ref-type&gt;&lt;contributors&gt;&lt;authors&gt;&lt;author&gt;Minakawa, Noboru&lt;/author&gt;&lt;author&gt;Futami, Kyoko&lt;/author&gt;&lt;author&gt;Sonye, George&lt;/author&gt;&lt;author&gt;Akweywa, Peter&lt;/author&gt;&lt;author&gt;Kaneko, Satoshi&lt;/author&gt;&lt;/authors&gt;&lt;/contributors&gt;&lt;titles&gt;&lt;title&gt;Predatory capacity of a shorefly, Ochthera chalybescens, on malaria vectors&lt;/title&gt;&lt;secondary-title&gt;Malaria Journal&lt;/secondary-title&gt;&lt;/titles&gt;&lt;periodical&gt;&lt;full-title&gt;Malaria Journal&lt;/full-title&gt;&lt;/periodical&gt;&lt;pages&gt;104&lt;/pages&gt;&lt;volume&gt;6&lt;/volume&gt;&lt;number&gt;1&lt;/number&gt;&lt;dates&gt;&lt;year&gt;2007&lt;/year&gt;&lt;pub-dates&gt;&lt;date&gt;2007/08/06&lt;/date&gt;&lt;/pub-dates&gt;&lt;/dates&gt;&lt;isbn&gt;1475-2875&lt;/isbn&gt;&lt;urls&gt;&lt;related-urls&gt;&lt;url&gt;https://doi.org/10.1186/1475-2875-6-104&lt;/url&gt;&lt;/related-urls&gt;&lt;/urls&gt;&lt;electronic-resource-num&gt;10.1186/1475-2875-6-104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Minakawa et al., 2007)</w:t>
            </w:r>
            <w:r>
              <w:fldChar w:fldCharType="end"/>
            </w:r>
          </w:p>
        </w:tc>
        <w:sdt>
          <w:sdtPr>
            <w:rPr>
              <w:lang w:val="fr-FR"/>
            </w:rPr>
            <w:id w:val="-333607356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0A8EA42C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451524551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1D3CDE0A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-1245105211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431EE5FF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1795637877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136A429A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</w:tr>
      <w:tr w:rsidR="00D97E6D" w14:paraId="68CA3421" w14:textId="77777777" w:rsidTr="001B401F">
        <w:tc>
          <w:tcPr>
            <w:tcW w:w="4531" w:type="dxa"/>
          </w:tcPr>
          <w:p w14:paraId="38BF3C06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fldChar w:fldCharType="begin"/>
            </w:r>
            <w:r>
              <w:instrText xml:space="preserve"> ADDIN EN.CITE &lt;EndNote&gt;&lt;Cite&gt;&lt;Author&gt;Nannini&lt;/Author&gt;&lt;Year&gt;1998&lt;/Year&gt;&lt;RecNum&gt;647&lt;/RecNum&gt;&lt;DisplayText&gt;(Nannini and Juliano, 1998)&lt;/DisplayText&gt;&lt;record&gt;&lt;rec-number&gt;647&lt;/rec-number&gt;&lt;foreign-keys&gt;&lt;key app="EN" db-id="rzere20epx2teie9spfpxdd8ffas2ev2s9v2" timestamp="1611058208"&gt;647&lt;/key&gt;&lt;/foreign-keys&gt;&lt;ref-type name="Journal Article"&gt;17&lt;/ref-type&gt;&lt;contributors&gt;&lt;authors&gt;&lt;author&gt;Nannini, Michael A.&lt;/author&gt;&lt;author&gt;Juliano, Steven A.&lt;/author&gt;&lt;/authors&gt;&lt;/contributors&gt;&lt;titles&gt;&lt;title&gt;Effects of the Facultative Predator Anopheles barberi on Population Performance of its Prey Aedes triseriatus (Diptera Culicidae)&lt;/title&gt;&lt;secondary-title&gt;Annals of the Entomological Society of America&lt;/secondary-title&gt;&lt;/titles&gt;&lt;periodical&gt;&lt;full-title&gt;Annals of the Entomological Society of America&lt;/full-title&gt;&lt;/periodical&gt;&lt;pages&gt;33-42&lt;/pages&gt;&lt;volume&gt;91&lt;/volume&gt;&lt;number&gt;1&lt;/number&gt;&lt;dates&gt;&lt;year&gt;1998&lt;/year&gt;&lt;/dates&gt;&lt;isbn&gt;0013-8746&lt;/isbn&gt;&lt;urls&gt;&lt;related-urls&gt;&lt;url&gt;https://doi.org/10.1093/aesa/91.1.33&lt;/url&gt;&lt;/related-urls&gt;&lt;/urls&gt;&lt;electronic-resource-num&gt;10.1093/aesa/91.1.33&lt;/electronic-resource-num&gt;&lt;access-date&gt;1/19/2021&lt;/access-dat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Nannini and Juliano, 1998)</w:t>
            </w:r>
            <w:r>
              <w:fldChar w:fldCharType="end"/>
            </w:r>
          </w:p>
        </w:tc>
        <w:sdt>
          <w:sdtPr>
            <w:rPr>
              <w:lang w:val="fr-FR"/>
            </w:rPr>
            <w:id w:val="-705015112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1B6E8607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-1268690182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7A1877D5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-1470517048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17BA168D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1437326320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58FFCF8D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</w:tr>
      <w:tr w:rsidR="00D97E6D" w14:paraId="3B25BE36" w14:textId="77777777" w:rsidTr="001B401F">
        <w:tc>
          <w:tcPr>
            <w:tcW w:w="4531" w:type="dxa"/>
          </w:tcPr>
          <w:p w14:paraId="303EC303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fldChar w:fldCharType="begin"/>
            </w:r>
            <w:r>
              <w:instrText xml:space="preserve"> ADDIN EN.CITE &lt;EndNote&gt;&lt;Cite&gt;&lt;Author&gt;Ohba&lt;/Author&gt;&lt;Year&gt;2012&lt;/Year&gt;&lt;RecNum&gt;294&lt;/RecNum&gt;&lt;DisplayText&gt;(Ohba et al., 2012)&lt;/DisplayText&gt;&lt;record&gt;&lt;rec-number&gt;294&lt;/rec-number&gt;&lt;foreign-keys&gt;&lt;key app="EN" db-id="rzere20epx2teie9spfpxdd8ffas2ev2s9v2" timestamp="1549819630"&gt;294&lt;/key&gt;&lt;/foreign-keys&gt;&lt;ref-type name="Journal Article"&gt;17&lt;/ref-type&gt;&lt;contributors&gt;&lt;authors&gt;&lt;author&gt;Ohba, Shin-Ya&lt;/author&gt;&lt;author&gt;Ohtsuka, Masakazu&lt;/author&gt;&lt;author&gt;Sunahara, Toshihiko&lt;/author&gt;&lt;author&gt;Sonoda, Yuri&lt;/author&gt;&lt;author&gt;Kawashima, Emiko&lt;/author&gt;&lt;author&gt;Takagi, Masahiro&lt;/author&gt;&lt;/authors&gt;&lt;/contributors&gt;&lt;titles&gt;&lt;title&gt;Differential responses to predator cues between two mosquito species breeding in different habitats&lt;/title&gt;&lt;secondary-title&gt;Ecological Entomology&lt;/secondary-title&gt;&lt;/titles&gt;&lt;periodical&gt;&lt;full-title&gt;Ecological Entomology&lt;/full-title&gt;&lt;/periodical&gt;&lt;pages&gt;410-418&lt;/pages&gt;&lt;volume&gt;37&lt;/volume&gt;&lt;number&gt;5&lt;/number&gt;&lt;dates&gt;&lt;year&gt;2012&lt;/year&gt;&lt;/dates&gt;&lt;isbn&gt;0307-6946&lt;/isbn&gt;&lt;urls&gt;&lt;/urls&gt;&lt;electronic-resource-num&gt;10.1111/j.1365-2311.2012.01379.x&lt;/electronic-resource-num&gt;&lt;access-date&gt;Oct&lt;/access-dat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Ohba et al., 2012)</w:t>
            </w:r>
            <w:r>
              <w:fldChar w:fldCharType="end"/>
            </w:r>
          </w:p>
        </w:tc>
        <w:sdt>
          <w:sdtPr>
            <w:rPr>
              <w:lang w:val="fr-FR"/>
            </w:rPr>
            <w:id w:val="-326668951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72CC0894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-1624923765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18720257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-1247260961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68D07EB9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553741243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219A651D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</w:tr>
      <w:tr w:rsidR="00D97E6D" w14:paraId="63EFF028" w14:textId="77777777" w:rsidTr="001B401F">
        <w:tc>
          <w:tcPr>
            <w:tcW w:w="4531" w:type="dxa"/>
          </w:tcPr>
          <w:p w14:paraId="31FEEBB2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fldChar w:fldCharType="begin"/>
            </w:r>
            <w:r w:rsidRPr="00AB4EC6">
              <w:rPr>
                <w:lang w:val="fr-FR"/>
              </w:rPr>
              <w:instrText xml:space="preserve"> ADDIN EN.CITE &lt;EndNote&gt;&lt;Cite&gt;&lt;Author&gt;Op de Beeck&lt;/Author&gt;&lt;Year&gt;2016&lt;/Year&gt;&lt;RecNum&gt;648&lt;/RecNum&gt;&lt;DisplayText&gt;(Op de Beeck et al., 2016)&lt;/DisplayText&gt;&lt;record&gt;&lt;rec-number&gt;648&lt;/rec-number&gt;&lt;foreign-keys&gt;&lt;key app="EN" db-id="rzere20epx2teie9spfpxdd8ffas2ev2s9v2" timestamp="1611059100"&gt;648&lt;/key&gt;&lt;/foreign-keys&gt;&lt;ref-type name="Journal Article"&gt;17&lt;/ref-type&gt;&lt;contributors&gt;&lt;authors&gt;&lt;author&gt;Op de Beeck, Lin&lt;/author&gt;&lt;author&gt;Janssens, Lizanne&lt;/author&gt;&lt;author&gt;Stoks, Robby&lt;/author&gt;&lt;/authors&gt;&lt;/contributors&gt;&lt;titles&gt;&lt;title&gt;Synthetic predator cues impair immune function and make the biological pesticide Bti more lethal for vector mosquitoes&lt;/title&gt;&lt;secondary-title&gt;Ecological Applications&lt;/secondary-title&gt;&lt;/titles&gt;&lt;periodical&gt;&lt;full-title&gt;Ecological Applications&lt;/full-title&gt;&lt;/periodical&gt;&lt;pages&gt;355-366&lt;/pages&gt;&lt;volume&gt;26&lt;/volume&gt;&lt;number&gt;2&lt;/number&gt;&lt;keywords&gt;&lt;keyword&gt;Bacillus thuringiensis israelensis&lt;/keyword&gt;&lt;keyword&gt;biological pesticides&lt;/keyword&gt;&lt;keyword&gt;ecological risk assessment&lt;/keyword&gt;&lt;keyword&gt;integrated pest management&lt;/keyword&gt;&lt;keyword&gt;mosquito control&lt;/keyword&gt;&lt;keyword&gt;predator stress&lt;/keyword&gt;&lt;keyword&gt;synergistic interactions&lt;/keyword&gt;&lt;keyword&gt;synthetic kairomones&lt;/keyword&gt;&lt;/keywords&gt;&lt;dates&gt;&lt;year&gt;2016&lt;/year&gt;&lt;pub-dates&gt;&lt;date&gt;2016/03/01&lt;/date&gt;&lt;/pub-dates&gt;&lt;/dates&gt;&lt;publisher&gt;John Wiley &amp;amp; Sons, Ltd&lt;/publisher&gt;&lt;isbn&gt;1051-0761&lt;/isbn&gt;&lt;work-type&gt;https://doi.org/10.1890/15-0326&lt;/work-type&gt;&lt;urls&gt;&lt;related-urls&gt;&lt;url&gt;https://doi.org/10.1890/15-0326&lt;/url&gt;&lt;/related-urls&gt;&lt;/urls&gt;&lt;electronic-resource-num&gt;https://doi.org/10.1890/15-0326&lt;/electronic-resource-num&gt;&lt;access-date&gt;2021/01/19&lt;/access-date&gt;&lt;/record&gt;&lt;/Cite&gt;&lt;/EndNote&gt;</w:instrText>
            </w:r>
            <w:r>
              <w:fldChar w:fldCharType="separate"/>
            </w:r>
            <w:r w:rsidRPr="00AB4EC6">
              <w:rPr>
                <w:noProof/>
                <w:lang w:val="fr-FR"/>
              </w:rPr>
              <w:t>(Op de Beeck et al., 2016)</w:t>
            </w:r>
            <w:r>
              <w:fldChar w:fldCharType="end"/>
            </w:r>
          </w:p>
        </w:tc>
        <w:sdt>
          <w:sdtPr>
            <w:rPr>
              <w:lang w:val="fr-FR"/>
            </w:rPr>
            <w:id w:val="1309591734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1BA4C97C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1510328490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1BD247E8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-2100860480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6D1D490C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1159036343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1788534A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</w:tr>
      <w:tr w:rsidR="00D97E6D" w14:paraId="65DC57C2" w14:textId="77777777" w:rsidTr="001B401F">
        <w:tc>
          <w:tcPr>
            <w:tcW w:w="4531" w:type="dxa"/>
          </w:tcPr>
          <w:p w14:paraId="06DD2A2B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fldChar w:fldCharType="begin"/>
            </w:r>
            <w:r>
              <w:instrText xml:space="preserve"> ADDIN EN.CITE &lt;EndNote&gt;&lt;Cite&gt;&lt;Author&gt;Orr&lt;/Author&gt;&lt;Year&gt;1989&lt;/Year&gt;&lt;RecNum&gt;649&lt;/RecNum&gt;&lt;DisplayText&gt;(Orr and Resh, 1989)&lt;/DisplayText&gt;&lt;record&gt;&lt;rec-number&gt;649&lt;/rec-number&gt;&lt;foreign-keys&gt;&lt;key app="EN" db-id="rzere20epx2teie9spfpxdd8ffas2ev2s9v2" timestamp="1611059204"&gt;649&lt;/key&gt;&lt;/foreign-keys&gt;&lt;ref-type name="Journal Article"&gt;17&lt;/ref-type&gt;&lt;contributors&gt;&lt;authors&gt;&lt;author&gt;Orr, B. K.&lt;/author&gt;&lt;author&gt;Resh, V. H.&lt;/author&gt;&lt;/authors&gt;&lt;/contributors&gt;&lt;auth-address&gt;Department of Entomological Sciences, University of California, Berkeley 94720.&lt;/auth-address&gt;&lt;titles&gt;&lt;title&gt;Experimental test of the influence of aquatic macrophyte cover on the survival of Anopheles larvae&lt;/title&gt;&lt;secondary-title&gt;J Am Mosq Control Assoc&lt;/secondary-title&gt;&lt;alt-title&gt;Journal of the American Mosquito Control Association&lt;/alt-title&gt;&lt;/titles&gt;&lt;periodical&gt;&lt;full-title&gt;J Am Mosq Control Assoc&lt;/full-title&gt;&lt;/periodical&gt;&lt;alt-periodical&gt;&lt;full-title&gt;Journal of the American Mosquito Control Association&lt;/full-title&gt;&lt;/alt-periodical&gt;&lt;pages&gt;579-85&lt;/pages&gt;&lt;volume&gt;5&lt;/volume&gt;&lt;number&gt;4&lt;/number&gt;&lt;edition&gt;1989/12/01&lt;/edition&gt;&lt;keywords&gt;&lt;keyword&gt;Animals&lt;/keyword&gt;&lt;keyword&gt;*Anopheles&lt;/keyword&gt;&lt;keyword&gt;California&lt;/keyword&gt;&lt;keyword&gt;Cyprinodontiformes&lt;/keyword&gt;&lt;keyword&gt;*Ecology&lt;/keyword&gt;&lt;keyword&gt;Larva&lt;/keyword&gt;&lt;keyword&gt;Plants&lt;/keyword&gt;&lt;keyword&gt;Population Density&lt;/keyword&gt;&lt;keyword&gt;Predatory Behavior&lt;/keyword&gt;&lt;keyword&gt;Water&lt;/keyword&gt;&lt;/keywords&gt;&lt;dates&gt;&lt;year&gt;1989&lt;/year&gt;&lt;pub-dates&gt;&lt;date&gt;Dec&lt;/date&gt;&lt;/pub-dates&gt;&lt;/dates&gt;&lt;isbn&gt;8756-971X (Print)&amp;#xD;8756-971x&lt;/isbn&gt;&lt;accession-num&gt;2614408&lt;/accession-num&gt;&lt;urls&gt;&lt;/urls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Orr and Resh, 1989)</w:t>
            </w:r>
            <w:r>
              <w:fldChar w:fldCharType="end"/>
            </w:r>
          </w:p>
        </w:tc>
        <w:sdt>
          <w:sdtPr>
            <w:rPr>
              <w:lang w:val="fr-FR"/>
            </w:rPr>
            <w:id w:val="1066305387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6DA75BDB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1958911672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487BCF27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1201516060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50C6E8E7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-1088219888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79E1C8AC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</w:tr>
      <w:tr w:rsidR="00D97E6D" w14:paraId="23518215" w14:textId="77777777" w:rsidTr="001B401F">
        <w:tc>
          <w:tcPr>
            <w:tcW w:w="4531" w:type="dxa"/>
          </w:tcPr>
          <w:p w14:paraId="511F8F42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rPr>
                <w:lang w:val="fr-FR"/>
              </w:rPr>
              <w:fldChar w:fldCharType="begin"/>
            </w:r>
            <w:r>
              <w:rPr>
                <w:lang w:val="fr-FR"/>
              </w:rPr>
              <w:instrText xml:space="preserve"> ADDIN EN.CITE &lt;EndNote&gt;&lt;Cite&gt;&lt;Author&gt;Pintar&lt;/Author&gt;&lt;Year&gt;2018&lt;/Year&gt;&lt;RecNum&gt;671&lt;/RecNum&gt;&lt;DisplayText&gt;(Pintar et al., 2018)&lt;/DisplayText&gt;&lt;record&gt;&lt;rec-number&gt;671&lt;/rec-number&gt;&lt;foreign-keys&gt;&lt;key app="EN" db-id="rzere20epx2teie9spfpxdd8ffas2ev2s9v2" timestamp="1611075659"&gt;671&lt;/key&gt;&lt;/foreign-keys&gt;&lt;ref-type name="Journal Article"&gt;17&lt;/ref-type&gt;&lt;contributors&gt;&lt;authors&gt;&lt;author&gt;Pintar, Matthew R.&lt;/author&gt;&lt;author&gt;Bohenek, Jason R.&lt;/author&gt;&lt;author&gt;Eveland, Lauren L.&lt;/author&gt;&lt;author&gt;Resetarits, William J.&lt;/author&gt;&lt;/authors&gt;&lt;/contributors&gt;&lt;titles&gt;&lt;title&gt;Colonization across gradients of risk and reward: Nutrients and predators generate species-specific responses among aquatic insects&lt;/title&gt;&lt;secondary-title&gt;Functional Ecology&lt;/secondary-title&gt;&lt;/titles&gt;&lt;periodical&gt;&lt;full-title&gt;Functional Ecology&lt;/full-title&gt;&lt;/periodical&gt;&lt;pages&gt;1589-1598&lt;/pages&gt;&lt;volume&gt;32&lt;/volume&gt;&lt;number&gt;6&lt;/number&gt;&lt;keywords&gt;&lt;keyword&gt;colonization&lt;/keyword&gt;&lt;keyword&gt;community assembly&lt;/keyword&gt;&lt;keyword&gt;Culex&lt;/keyword&gt;&lt;keyword&gt;Dytiscidae&lt;/keyword&gt;&lt;keyword&gt;habitat selection&lt;/keyword&gt;&lt;keyword&gt;Hydrophilidae&lt;/keyword&gt;&lt;keyword&gt;oviposition&lt;/keyword&gt;&lt;keyword&gt;predation risk&lt;/keyword&gt;&lt;/keywords&gt;&lt;dates&gt;&lt;year&gt;2018&lt;/year&gt;&lt;pub-dates&gt;&lt;date&gt;2018/06/01&lt;/date&gt;&lt;/pub-dates&gt;&lt;/dates&gt;&lt;publisher&gt;John Wiley &amp;amp; Sons, Ltd&lt;/publisher&gt;&lt;isbn&gt;0269-8463&lt;/isbn&gt;&lt;work-type&gt;https://doi.org/10.1111/1365-2435.13086&lt;/work-type&gt;&lt;urls&gt;&lt;related-urls&gt;&lt;url&gt;https://doi.org/10.1111/1365-2435.13086&lt;/url&gt;&lt;/related-urls&gt;&lt;/urls&gt;&lt;electronic-resource-num&gt;https://doi.org/10.1111/1365-2435.13086&lt;/electronic-resource-num&gt;&lt;access-date&gt;2021/01/19&lt;/access-date&gt;&lt;/record&gt;&lt;/Cite&gt;&lt;/EndNote&gt;</w:instrText>
            </w:r>
            <w:r>
              <w:rPr>
                <w:lang w:val="fr-FR"/>
              </w:rPr>
              <w:fldChar w:fldCharType="separate"/>
            </w:r>
            <w:r>
              <w:rPr>
                <w:noProof/>
                <w:lang w:val="fr-FR"/>
              </w:rPr>
              <w:t>(Pintar et al., 2018)</w:t>
            </w:r>
            <w:r>
              <w:rPr>
                <w:lang w:val="fr-FR"/>
              </w:rPr>
              <w:fldChar w:fldCharType="end"/>
            </w:r>
          </w:p>
        </w:tc>
        <w:sdt>
          <w:sdtPr>
            <w:rPr>
              <w:lang w:val="fr-FR"/>
            </w:rPr>
            <w:id w:val="1132442594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42C7B264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1450586472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021370E3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-1262060199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3EDE5DAD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550198502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73BC8BF1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</w:tr>
      <w:tr w:rsidR="00D97E6D" w14:paraId="49F83303" w14:textId="77777777" w:rsidTr="001B401F">
        <w:tc>
          <w:tcPr>
            <w:tcW w:w="4531" w:type="dxa"/>
          </w:tcPr>
          <w:p w14:paraId="08F817E7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rPr>
                <w:lang w:val="fr-FR"/>
              </w:rPr>
              <w:fldChar w:fldCharType="begin"/>
            </w:r>
            <w:r>
              <w:rPr>
                <w:lang w:val="fr-FR"/>
              </w:rPr>
              <w:instrText xml:space="preserve"> ADDIN EN.CITE &lt;EndNote&gt;&lt;Cite&gt;&lt;Author&gt;Roberts&lt;/Author&gt;&lt;Year&gt;2012&lt;/Year&gt;&lt;RecNum&gt;598&lt;/RecNum&gt;&lt;DisplayText&gt;(Roberts, 2012)&lt;/DisplayText&gt;&lt;record&gt;&lt;rec-number&gt;598&lt;/rec-number&gt;&lt;foreign-keys&gt;&lt;key app="EN" db-id="rzere20epx2teie9spfpxdd8ffas2ev2s9v2" timestamp="1608722278"&gt;598&lt;/key&gt;&lt;/foreign-keys&gt;&lt;ref-type name="Journal Article"&gt;17&lt;/ref-type&gt;&lt;contributors&gt;&lt;authors&gt;&lt;author&gt;Roberts, D.&lt;/author&gt;&lt;/authors&gt;&lt;/contributors&gt;&lt;titles&gt;&lt;title&gt;Responses of three species of mosquito larvae to the presence of predatory dragonfly and damselfly larvae&lt;/title&gt;&lt;secondary-title&gt;Entomologia Experimentalis Et Applicata&lt;/secondary-title&gt;&lt;/titles&gt;&lt;periodical&gt;&lt;full-title&gt;Entomologia Experimentalis Et Applicata&lt;/full-title&gt;&lt;/periodical&gt;&lt;pages&gt;23-29&lt;/pages&gt;&lt;volume&gt;145&lt;/volume&gt;&lt;number&gt;1&lt;/number&gt;&lt;dates&gt;&lt;year&gt;2012&lt;/year&gt;&lt;pub-dates&gt;&lt;date&gt;Oct&lt;/date&gt;&lt;/pub-dates&gt;&lt;/dates&gt;&lt;isbn&gt;0013-8703&lt;/isbn&gt;&lt;accession-num&gt;WOS:000308404200003&lt;/accession-num&gt;&lt;urls&gt;&lt;related-urls&gt;&lt;url&gt;&amp;lt;Go to ISI&amp;gt;://WOS:000308404200003&lt;/url&gt;&lt;/related-urls&gt;&lt;/urls&gt;&lt;electronic-resource-num&gt;10.1111/j.1570-7458.2012.01300.x&lt;/electronic-resource-num&gt;&lt;/record&gt;&lt;/Cite&gt;&lt;/EndNote&gt;</w:instrText>
            </w:r>
            <w:r>
              <w:rPr>
                <w:lang w:val="fr-FR"/>
              </w:rPr>
              <w:fldChar w:fldCharType="separate"/>
            </w:r>
            <w:r>
              <w:rPr>
                <w:noProof/>
                <w:lang w:val="fr-FR"/>
              </w:rPr>
              <w:t>(Roberts, 2012)</w:t>
            </w:r>
            <w:r>
              <w:rPr>
                <w:lang w:val="fr-FR"/>
              </w:rPr>
              <w:fldChar w:fldCharType="end"/>
            </w:r>
          </w:p>
        </w:tc>
        <w:sdt>
          <w:sdtPr>
            <w:rPr>
              <w:lang w:val="fr-FR"/>
            </w:rPr>
            <w:id w:val="1048653738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30B9BC34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-684215294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6075F513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158669314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2847C01B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-14152089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63A19C5B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</w:tr>
      <w:tr w:rsidR="00D97E6D" w14:paraId="75B93BA1" w14:textId="77777777" w:rsidTr="001B401F">
        <w:tc>
          <w:tcPr>
            <w:tcW w:w="4531" w:type="dxa"/>
          </w:tcPr>
          <w:p w14:paraId="51C9DFC4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rPr>
                <w:lang w:val="fr-FR"/>
              </w:rPr>
              <w:fldChar w:fldCharType="begin"/>
            </w:r>
            <w:r>
              <w:rPr>
                <w:lang w:val="fr-FR"/>
              </w:rPr>
              <w:instrText xml:space="preserve"> ADDIN EN.CITE &lt;EndNote&gt;&lt;Cite&gt;&lt;Author&gt;Roberts&lt;/Author&gt;&lt;Year&gt;2018&lt;/Year&gt;&lt;RecNum&gt;668&lt;/RecNum&gt;&lt;DisplayText&gt;(Roberts, 2018)&lt;/DisplayText&gt;&lt;record&gt;&lt;rec-number&gt;668&lt;/rec-number&gt;&lt;foreign-keys&gt;&lt;key app="EN" db-id="rzere20epx2teie9spfpxdd8ffas2ev2s9v2" timestamp="1611074978"&gt;668&lt;/key&gt;&lt;/foreign-keys&gt;&lt;ref-type name="Journal Article"&gt;17&lt;/ref-type&gt;&lt;contributors&gt;&lt;authors&gt;&lt;author&gt;Roberts, Derek&lt;/author&gt;&lt;/authors&gt;&lt;/contributors&gt;&lt;titles&gt;&lt;title&gt;Predator feeding vibrations encourage mosquito larvae to shorten their development and so become smaller adults: Predator feeding vibrations&lt;/title&gt;&lt;secondary-title&gt;Ecological Entomology&lt;/secondary-title&gt;&lt;/titles&gt;&lt;periodical&gt;&lt;full-title&gt;Ecological Entomology&lt;/full-title&gt;&lt;/periodical&gt;&lt;dates&gt;&lt;year&gt;2018&lt;/year&gt;&lt;pub-dates&gt;&lt;date&gt;03/25&lt;/date&gt;&lt;/pub-dates&gt;&lt;/dates&gt;&lt;urls&gt;&lt;/urls&gt;&lt;electronic-resource-num&gt;10.1111/een.12519&lt;/electronic-resource-num&gt;&lt;/record&gt;&lt;/Cite&gt;&lt;/EndNote&gt;</w:instrText>
            </w:r>
            <w:r>
              <w:rPr>
                <w:lang w:val="fr-FR"/>
              </w:rPr>
              <w:fldChar w:fldCharType="separate"/>
            </w:r>
            <w:r>
              <w:rPr>
                <w:noProof/>
                <w:lang w:val="fr-FR"/>
              </w:rPr>
              <w:t>(Roberts, 2018)</w:t>
            </w:r>
            <w:r>
              <w:rPr>
                <w:lang w:val="fr-FR"/>
              </w:rPr>
              <w:fldChar w:fldCharType="end"/>
            </w:r>
          </w:p>
        </w:tc>
        <w:sdt>
          <w:sdtPr>
            <w:rPr>
              <w:lang w:val="fr-FR"/>
            </w:rPr>
            <w:id w:val="-679193609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489A4EB3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1860695177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62CA0377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-1830735149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7AF3CF48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452297391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7664024D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</w:tr>
      <w:tr w:rsidR="00D97E6D" w14:paraId="7979C94E" w14:textId="77777777" w:rsidTr="001B401F">
        <w:tc>
          <w:tcPr>
            <w:tcW w:w="4531" w:type="dxa"/>
          </w:tcPr>
          <w:p w14:paraId="5E3192D6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fldChar w:fldCharType="begin"/>
            </w:r>
            <w:r>
              <w:instrText xml:space="preserve"> ADDIN EN.CITE &lt;EndNote&gt;&lt;Cite&gt;&lt;Author&gt;Roux&lt;/Author&gt;&lt;Year&gt;2015&lt;/Year&gt;&lt;RecNum&gt;293&lt;/RecNum&gt;&lt;DisplayText&gt;(Roux et al., 2015)&lt;/DisplayText&gt;&lt;record&gt;&lt;rec-number&gt;293&lt;/rec-number&gt;&lt;foreign-keys&gt;&lt;key app="EN" db-id="rzere20epx2teie9spfpxdd8ffas2ev2s9v2" timestamp="1549819630"&gt;293&lt;/key&gt;&lt;/foreign-keys&gt;&lt;ref-type name="Journal Article"&gt;17&lt;/ref-type&gt;&lt;contributors&gt;&lt;authors&gt;&lt;author&gt;Roux, Olivier&lt;/author&gt;&lt;author&gt;Vantaux, Amelie&lt;/author&gt;&lt;author&gt;Roche, Benjamin&lt;/author&gt;&lt;author&gt;Yameogo, Koudraogo B.&lt;/author&gt;&lt;author&gt;Dabire, Kounbobr R.&lt;/author&gt;&lt;author&gt;Diabate, Abdoulaye&lt;/author&gt;&lt;author&gt;Simard, Frederic&lt;/author&gt;&lt;author&gt;Lefevre, Thierry&lt;/author&gt;&lt;/authors&gt;&lt;/contributors&gt;&lt;titles&gt;&lt;title&gt;Evidence for carry-over effects of predator exposure on pathogen transmission potential&lt;/title&gt;&lt;secondary-title&gt;Proceedings of the Royal Society B-Biological Sciences&lt;/secondary-title&gt;&lt;/titles&gt;&lt;periodical&gt;&lt;full-title&gt;Proceedings of the Royal Society B-Biological Sciences&lt;/full-title&gt;&lt;/periodical&gt;&lt;pages&gt;20152430&lt;/pages&gt;&lt;volume&gt;282&lt;/volume&gt;&lt;number&gt;1821&lt;/number&gt;&lt;dates&gt;&lt;year&gt;2015&lt;/year&gt;&lt;/dates&gt;&lt;isbn&gt;0962-8452&lt;/isbn&gt;&lt;urls&gt;&lt;/urls&gt;&lt;electronic-resource-num&gt;10.1098/rspb.2015.2430&lt;/electronic-resource-num&gt;&lt;access-date&gt;Dec 22&lt;/access-dat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Roux et al., 2015)</w:t>
            </w:r>
            <w:r>
              <w:fldChar w:fldCharType="end"/>
            </w:r>
          </w:p>
        </w:tc>
        <w:sdt>
          <w:sdtPr>
            <w:rPr>
              <w:lang w:val="fr-FR"/>
            </w:rPr>
            <w:id w:val="-1005042958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2EDB059E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-1908141047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23734B21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-593011925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1915E477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-429275937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77EA7AE6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</w:tr>
    </w:tbl>
    <w:p w14:paraId="502CAA00" w14:textId="77777777" w:rsidR="00D97E6D" w:rsidRDefault="00D97E6D" w:rsidP="00D97E6D">
      <w:pPr>
        <w:spacing w:after="0" w:line="240" w:lineRule="auto"/>
        <w:contextualSpacing/>
        <w:rPr>
          <w:rFonts w:ascii="Times New Roman" w:hAnsi="Times New Roman"/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531"/>
        <w:gridCol w:w="993"/>
        <w:gridCol w:w="1275"/>
        <w:gridCol w:w="790"/>
        <w:gridCol w:w="1427"/>
      </w:tblGrid>
      <w:tr w:rsidR="00D97E6D" w14:paraId="5FFCC1F5" w14:textId="77777777" w:rsidTr="001B401F">
        <w:tc>
          <w:tcPr>
            <w:tcW w:w="4531" w:type="dxa"/>
            <w:vMerge w:val="restart"/>
          </w:tcPr>
          <w:p w14:paraId="5C8294CB" w14:textId="77777777" w:rsidR="00D97E6D" w:rsidRPr="005D23C0" w:rsidRDefault="00D97E6D" w:rsidP="001B401F">
            <w:pPr>
              <w:spacing w:after="0" w:line="240" w:lineRule="auto"/>
              <w:contextualSpacing/>
              <w:rPr>
                <w:b/>
                <w:bCs/>
                <w:lang w:val="fr-FR"/>
              </w:rPr>
            </w:pPr>
            <w:r w:rsidRPr="005D23C0">
              <w:rPr>
                <w:b/>
                <w:bCs/>
                <w:lang w:val="fr-FR"/>
              </w:rPr>
              <w:lastRenderedPageBreak/>
              <w:t>Publication (</w:t>
            </w:r>
            <w:proofErr w:type="spellStart"/>
            <w:r w:rsidRPr="005D23C0">
              <w:rPr>
                <w:b/>
                <w:bCs/>
                <w:lang w:val="fr-FR"/>
              </w:rPr>
              <w:t>continued</w:t>
            </w:r>
            <w:proofErr w:type="spellEnd"/>
            <w:r w:rsidRPr="005D23C0">
              <w:rPr>
                <w:b/>
                <w:bCs/>
                <w:lang w:val="fr-FR"/>
              </w:rPr>
              <w:t>)</w:t>
            </w:r>
          </w:p>
        </w:tc>
        <w:tc>
          <w:tcPr>
            <w:tcW w:w="4485" w:type="dxa"/>
            <w:gridSpan w:val="4"/>
          </w:tcPr>
          <w:p w14:paraId="189324F0" w14:textId="77777777" w:rsidR="00D97E6D" w:rsidRPr="005D23C0" w:rsidRDefault="00D97E6D" w:rsidP="001B401F">
            <w:pPr>
              <w:spacing w:after="0" w:line="240" w:lineRule="auto"/>
              <w:contextualSpacing/>
              <w:jc w:val="center"/>
              <w:rPr>
                <w:b/>
                <w:bCs/>
                <w:lang w:val="fr-FR"/>
              </w:rPr>
            </w:pPr>
            <w:proofErr w:type="spellStart"/>
            <w:r w:rsidRPr="005D23C0">
              <w:rPr>
                <w:b/>
                <w:bCs/>
                <w:lang w:val="fr-FR"/>
              </w:rPr>
              <w:t>Vector</w:t>
            </w:r>
            <w:proofErr w:type="spellEnd"/>
            <w:r w:rsidRPr="005D23C0">
              <w:rPr>
                <w:b/>
                <w:bCs/>
                <w:lang w:val="fr-FR"/>
              </w:rPr>
              <w:t xml:space="preserve"> Trait (</w:t>
            </w:r>
            <w:proofErr w:type="spellStart"/>
            <w:r w:rsidRPr="005D23C0">
              <w:rPr>
                <w:b/>
                <w:bCs/>
                <w:lang w:val="fr-FR"/>
              </w:rPr>
              <w:t>continued</w:t>
            </w:r>
            <w:proofErr w:type="spellEnd"/>
            <w:r w:rsidRPr="005D23C0">
              <w:rPr>
                <w:b/>
                <w:bCs/>
                <w:lang w:val="fr-FR"/>
              </w:rPr>
              <w:t>)</w:t>
            </w:r>
          </w:p>
        </w:tc>
      </w:tr>
      <w:tr w:rsidR="00D97E6D" w14:paraId="179B1DEC" w14:textId="77777777" w:rsidTr="001B401F">
        <w:tc>
          <w:tcPr>
            <w:tcW w:w="4531" w:type="dxa"/>
            <w:vMerge/>
          </w:tcPr>
          <w:p w14:paraId="7EA9CBBC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</w:p>
        </w:tc>
        <w:tc>
          <w:tcPr>
            <w:tcW w:w="993" w:type="dxa"/>
          </w:tcPr>
          <w:p w14:paraId="52F9F58A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rPr>
                <w:lang w:val="fr-FR"/>
              </w:rPr>
              <w:t>Survival</w:t>
            </w:r>
          </w:p>
        </w:tc>
        <w:tc>
          <w:tcPr>
            <w:tcW w:w="1275" w:type="dxa"/>
          </w:tcPr>
          <w:p w14:paraId="5A4D8DEA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proofErr w:type="spellStart"/>
            <w:r>
              <w:rPr>
                <w:lang w:val="fr-FR"/>
              </w:rPr>
              <w:t>Behavior</w:t>
            </w:r>
            <w:proofErr w:type="spellEnd"/>
          </w:p>
        </w:tc>
        <w:tc>
          <w:tcPr>
            <w:tcW w:w="790" w:type="dxa"/>
          </w:tcPr>
          <w:p w14:paraId="6C4A4197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rPr>
                <w:lang w:val="fr-FR"/>
              </w:rPr>
              <w:t>Size</w:t>
            </w:r>
          </w:p>
        </w:tc>
        <w:tc>
          <w:tcPr>
            <w:tcW w:w="1427" w:type="dxa"/>
          </w:tcPr>
          <w:p w14:paraId="77C33A29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proofErr w:type="spellStart"/>
            <w:r>
              <w:rPr>
                <w:lang w:val="fr-FR"/>
              </w:rPr>
              <w:t>Development</w:t>
            </w:r>
            <w:proofErr w:type="spellEnd"/>
          </w:p>
        </w:tc>
      </w:tr>
      <w:tr w:rsidR="00D97E6D" w14:paraId="5FE6C8C5" w14:textId="77777777" w:rsidTr="001B401F">
        <w:tc>
          <w:tcPr>
            <w:tcW w:w="4531" w:type="dxa"/>
          </w:tcPr>
          <w:p w14:paraId="34D7B749" w14:textId="77777777" w:rsidR="00D97E6D" w:rsidRDefault="00D97E6D" w:rsidP="001B401F">
            <w:pPr>
              <w:spacing w:after="0" w:line="240" w:lineRule="auto"/>
              <w:contextualSpacing/>
            </w:pPr>
            <w:r>
              <w:fldChar w:fldCharType="begin"/>
            </w:r>
            <w:r>
              <w:instrText xml:space="preserve"> ADDIN EN.CITE &lt;EndNote&gt;&lt;Cite&gt;&lt;Author&gt;Rubbo&lt;/Author&gt;&lt;Year&gt;2011&lt;/Year&gt;&lt;RecNum&gt;650&lt;/RecNum&gt;&lt;DisplayText&gt;(Rubbo et al., 2011)&lt;/DisplayText&gt;&lt;record&gt;&lt;rec-number&gt;650&lt;/rec-number&gt;&lt;foreign-keys&gt;&lt;key app="EN" db-id="rzere20epx2teie9spfpxdd8ffas2ev2s9v2" timestamp="1611059743"&gt;650&lt;/key&gt;&lt;/foreign-keys&gt;&lt;ref-type name="Journal Article"&gt;17&lt;/ref-type&gt;&lt;contributors&gt;&lt;authors&gt;&lt;author&gt;Rubbo, Michael J.&lt;/author&gt;&lt;author&gt;Lanterman, Jessie L.&lt;/author&gt;&lt;author&gt;Falco, Richard C.&lt;/author&gt;&lt;author&gt;Daniels, Thomas J.&lt;/author&gt;&lt;/authors&gt;&lt;/contributors&gt;&lt;titles&gt;&lt;title&gt;The Influence of Amphibians on Mosquitoes in Seasonal Pools: Can Wetlands Protection Help to Minimize Disease Risk?&lt;/title&gt;&lt;secondary-title&gt;Wetlands&lt;/secondary-title&gt;&lt;/titles&gt;&lt;periodical&gt;&lt;full-title&gt;Wetlands&lt;/full-title&gt;&lt;/periodical&gt;&lt;pages&gt;799-804&lt;/pages&gt;&lt;volume&gt;31&lt;/volume&gt;&lt;number&gt;4&lt;/number&gt;&lt;dates&gt;&lt;year&gt;2011&lt;/year&gt;&lt;pub-dates&gt;&lt;date&gt;2011/08/01&lt;/date&gt;&lt;/pub-dates&gt;&lt;/dates&gt;&lt;isbn&gt;1943-6246&lt;/isbn&gt;&lt;urls&gt;&lt;related-urls&gt;&lt;url&gt;https://doi.org/10.1007/s13157-011-0198-z&lt;/url&gt;&lt;/related-urls&gt;&lt;/urls&gt;&lt;electronic-resource-num&gt;10.1007/s13157-011-0198-z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Rubbo et al., 2011)</w:t>
            </w:r>
            <w:r>
              <w:fldChar w:fldCharType="end"/>
            </w:r>
          </w:p>
        </w:tc>
        <w:sdt>
          <w:sdtPr>
            <w:rPr>
              <w:lang w:val="fr-FR"/>
            </w:rPr>
            <w:id w:val="2030675434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529F291C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1984421495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3EF8FCDA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574249361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7108FD53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-725062475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00EB59F5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</w:tr>
      <w:tr w:rsidR="00D97E6D" w14:paraId="180475DE" w14:textId="77777777" w:rsidTr="001B401F">
        <w:tc>
          <w:tcPr>
            <w:tcW w:w="4531" w:type="dxa"/>
          </w:tcPr>
          <w:p w14:paraId="33B11352" w14:textId="77777777" w:rsidR="00D97E6D" w:rsidRDefault="00D97E6D" w:rsidP="001B401F">
            <w:pPr>
              <w:spacing w:after="0" w:line="240" w:lineRule="auto"/>
              <w:contextualSpacing/>
            </w:pPr>
            <w:r>
              <w:fldChar w:fldCharType="begin"/>
            </w:r>
            <w:r>
              <w:instrText xml:space="preserve"> ADDIN EN.CITE &lt;EndNote&gt;&lt;Cite&gt;&lt;Author&gt;Schrama&lt;/Author&gt;&lt;Year&gt;2018&lt;/Year&gt;&lt;RecNum&gt;78&lt;/RecNum&gt;&lt;DisplayText&gt;(Schrama et al., 2018)&lt;/DisplayText&gt;&lt;record&gt;&lt;rec-number&gt;78&lt;/rec-number&gt;&lt;foreign-keys&gt;&lt;key app="EN" db-id="rzere20epx2teie9spfpxdd8ffas2ev2s9v2" timestamp="1549819630"&gt;78&lt;/key&gt;&lt;/foreign-keys&gt;&lt;ref-type name="Journal Article"&gt;17&lt;/ref-type&gt;&lt;contributors&gt;&lt;authors&gt;&lt;author&gt;Schrama, Maarten&lt;/author&gt;&lt;author&gt;Gorsich, Erin E.&lt;/author&gt;&lt;author&gt;Hunting, Ellard&lt;/author&gt;&lt;author&gt;Barmentlo, S. Henrik&lt;/author&gt;&lt;author&gt;Beechler, Brianna&lt;/author&gt;&lt;author&gt;van Bodegom, Peter M.&lt;/author&gt;&lt;/authors&gt;&lt;/contributors&gt;&lt;titles&gt;&lt;title&gt;Eutrophication and predator presence overrule the effects of temperature on mosquito survival and development&lt;/title&gt;&lt;secondary-title&gt;PLoS Neglected Tropical Diseases&lt;/secondary-title&gt;&lt;/titles&gt;&lt;periodical&gt;&lt;full-title&gt;PLoS Neglected Tropical Diseases&lt;/full-title&gt;&lt;/periodical&gt;&lt;volume&gt;3&lt;/volume&gt;&lt;number&gt;12&lt;/number&gt;&lt;dates&gt;&lt;year&gt;2018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Schrama et al., 2018)</w:t>
            </w:r>
            <w:r>
              <w:fldChar w:fldCharType="end"/>
            </w:r>
          </w:p>
        </w:tc>
        <w:sdt>
          <w:sdtPr>
            <w:rPr>
              <w:lang w:val="fr-FR"/>
            </w:rPr>
            <w:id w:val="-1909219570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2B3F095B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1301578032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2C56B65C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-1137256830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159EBA25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944659720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0557E54D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</w:tr>
      <w:tr w:rsidR="00D97E6D" w14:paraId="3CCA5082" w14:textId="77777777" w:rsidTr="001B401F">
        <w:tc>
          <w:tcPr>
            <w:tcW w:w="4531" w:type="dxa"/>
          </w:tcPr>
          <w:p w14:paraId="7E2A96A4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fldChar w:fldCharType="begin"/>
            </w:r>
            <w:r>
              <w:instrText xml:space="preserve"> ADDIN EN.CITE &lt;EndNote&gt;&lt;Cite&gt;&lt;Author&gt;Silberbush&lt;/Author&gt;&lt;Year&gt;2015&lt;/Year&gt;&lt;RecNum&gt;651&lt;/RecNum&gt;&lt;DisplayText&gt;(Silberbush et al., 2015)&lt;/DisplayText&gt;&lt;record&gt;&lt;rec-number&gt;651&lt;/rec-number&gt;&lt;foreign-keys&gt;&lt;key app="EN" db-id="rzere20epx2teie9spfpxdd8ffas2ev2s9v2" timestamp="1611059866"&gt;651&lt;/key&gt;&lt;/foreign-keys&gt;&lt;ref-type name="Journal Article"&gt;17&lt;/ref-type&gt;&lt;contributors&gt;&lt;authors&gt;&lt;author&gt;Silberbush, Alon&lt;/author&gt;&lt;author&gt;Abramsky, Zvika&lt;/author&gt;&lt;author&gt;Tsurim, Ido&lt;/author&gt;&lt;/authors&gt;&lt;/contributors&gt;&lt;titles&gt;&lt;title&gt;Effects of fish cues on mosquito larvae development&lt;/title&gt;&lt;secondary-title&gt;Acta Tropica&lt;/secondary-title&gt;&lt;/titles&gt;&lt;periodical&gt;&lt;full-title&gt;Acta Tropica&lt;/full-title&gt;&lt;/periodical&gt;&lt;pages&gt;196-199&lt;/pages&gt;&lt;volume&gt;150&lt;/volume&gt;&lt;keywords&gt;&lt;keyword&gt;Predator cues&lt;/keyword&gt;&lt;keyword&gt;Life history&lt;/keyword&gt;&lt;keyword&gt;Phenotypic plasticity&lt;/keyword&gt;&lt;/keywords&gt;&lt;dates&gt;&lt;year&gt;2015&lt;/year&gt;&lt;pub-dates&gt;&lt;date&gt;2015/10/01/&lt;/date&gt;&lt;/pub-dates&gt;&lt;/dates&gt;&lt;isbn&gt;0001-706X&lt;/isbn&gt;&lt;urls&gt;&lt;related-urls&gt;&lt;url&gt;http://www.sciencedirect.com/science/article/pii/S0001706X15300784&lt;/url&gt;&lt;/related-urls&gt;&lt;/urls&gt;&lt;electronic-resource-num&gt;https://doi.org/10.1016/j.actatropica.2015.08.00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Silberbush et al., 2015)</w:t>
            </w:r>
            <w:r>
              <w:fldChar w:fldCharType="end"/>
            </w:r>
          </w:p>
        </w:tc>
        <w:sdt>
          <w:sdtPr>
            <w:rPr>
              <w:lang w:val="fr-FR"/>
            </w:rPr>
            <w:id w:val="-1490712098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42E21F58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1565448601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77D93FEB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487528529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6476091D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679392282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1F48895C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</w:tr>
      <w:tr w:rsidR="00D97E6D" w14:paraId="366AB5E7" w14:textId="77777777" w:rsidTr="001B401F">
        <w:tc>
          <w:tcPr>
            <w:tcW w:w="4531" w:type="dxa"/>
          </w:tcPr>
          <w:p w14:paraId="387F6D02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fldChar w:fldCharType="begin"/>
            </w:r>
            <w:r>
              <w:instrText xml:space="preserve"> ADDIN EN.CITE &lt;EndNote&gt;&lt;Cite&gt;&lt;Author&gt;Silberbush&lt;/Author&gt;&lt;Year&gt;2008&lt;/Year&gt;&lt;RecNum&gt;652&lt;/RecNum&gt;&lt;DisplayText&gt;(Silberbush and Blaustein, 2008)&lt;/DisplayText&gt;&lt;record&gt;&lt;rec-number&gt;652&lt;/rec-number&gt;&lt;foreign-keys&gt;&lt;key app="EN" db-id="rzere20epx2teie9spfpxdd8ffas2ev2s9v2" timestamp="1611059960"&gt;652&lt;/key&gt;&lt;/foreign-keys&gt;&lt;ref-type name="Journal Article"&gt;17&lt;/ref-type&gt;&lt;contributors&gt;&lt;authors&gt;&lt;author&gt;Silberbush, A.&lt;/author&gt;&lt;author&gt;Blaustein, L.&lt;/author&gt;&lt;/authors&gt;&lt;/contributors&gt;&lt;auth-address&gt;Institute of Evolution, Faculty of Sciences, University of Haifa, 31905 Israel.&lt;/auth-address&gt;&lt;titles&gt;&lt;title&gt;Oviposition habitat selection by a mosquito in response to a predator: are predator-released kairomones air-borne cues?&lt;/title&gt;&lt;secondary-title&gt;J Vector Ecol&lt;/secondary-title&gt;&lt;alt-title&gt;Journal of vector ecology : journal of the Society for Vector Ecology&lt;/alt-title&gt;&lt;/titles&gt;&lt;periodical&gt;&lt;full-title&gt;J Vector Ecol&lt;/full-title&gt;&lt;/periodical&gt;&lt;alt-periodical&gt;&lt;full-title&gt;Journal of vector ecology : journal of the Society for Vector Ecology&lt;/full-title&gt;&lt;/alt-periodical&gt;&lt;pages&gt;208-11&lt;/pages&gt;&lt;volume&gt;33&lt;/volume&gt;&lt;number&gt;1&lt;/number&gt;&lt;edition&gt;2008/08/14&lt;/edition&gt;&lt;keywords&gt;&lt;keyword&gt;Animals&lt;/keyword&gt;&lt;keyword&gt;Culicidae/*growth &amp;amp; development/physiology&lt;/keyword&gt;&lt;keyword&gt;*Ecosystem&lt;/keyword&gt;&lt;keyword&gt;Female&lt;/keyword&gt;&lt;keyword&gt;Oviposition/*physiology&lt;/keyword&gt;&lt;keyword&gt;Pheromones/*metabolism/physiology&lt;/keyword&gt;&lt;keyword&gt;Predatory Behavior&lt;/keyword&gt;&lt;/keywords&gt;&lt;dates&gt;&lt;year&gt;2008&lt;/year&gt;&lt;pub-dates&gt;&lt;date&gt;Jun&lt;/date&gt;&lt;/pub-dates&gt;&lt;/dates&gt;&lt;isbn&gt;1081-1710 (Print)&amp;#xD;1081-1710&lt;/isbn&gt;&lt;accession-num&gt;18697326&lt;/accession-num&gt;&lt;urls&gt;&lt;/urls&gt;&lt;electronic-resource-num&gt;10.3376/1081-1710(2008)33[208:ohsbam]2.0.co;2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Silberbush and Blaustein, 2008)</w:t>
            </w:r>
            <w:r>
              <w:fldChar w:fldCharType="end"/>
            </w:r>
          </w:p>
        </w:tc>
        <w:sdt>
          <w:sdtPr>
            <w:rPr>
              <w:lang w:val="fr-FR"/>
            </w:rPr>
            <w:id w:val="-1228914258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0B85C125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-161942464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254F4CA2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-1219899937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6E3BB26C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1236971054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0338D5B2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</w:tr>
      <w:tr w:rsidR="00D97E6D" w14:paraId="159AD3F4" w14:textId="77777777" w:rsidTr="001B401F">
        <w:tc>
          <w:tcPr>
            <w:tcW w:w="4531" w:type="dxa"/>
          </w:tcPr>
          <w:p w14:paraId="36D12727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fldChar w:fldCharType="begin"/>
            </w:r>
            <w:r>
              <w:instrText xml:space="preserve"> ADDIN EN.CITE &lt;EndNote&gt;&lt;Cite&gt;&lt;Author&gt;Silberbush&lt;/Author&gt;&lt;Year&gt;2011&lt;/Year&gt;&lt;RecNum&gt;653&lt;/RecNum&gt;&lt;DisplayText&gt;(Silberbush and Blaustein, 2011)&lt;/DisplayText&gt;&lt;record&gt;&lt;rec-number&gt;653&lt;/rec-number&gt;&lt;foreign-keys&gt;&lt;key app="EN" db-id="rzere20epx2teie9spfpxdd8ffas2ev2s9v2" timestamp="1611066116"&gt;653&lt;/key&gt;&lt;/foreign-keys&gt;&lt;ref-type name="Journal Article"&gt;17&lt;/ref-type&gt;&lt;contributors&gt;&lt;authors&gt;&lt;author&gt;Silberbush, Alon&lt;/author&gt;&lt;author&gt;Blaustein, Leon&lt;/author&gt;&lt;/authors&gt;&lt;/contributors&gt;&lt;titles&gt;&lt;title&gt;Mosquito females quantify risk of predation to their progeny when selecting an oviposition site&lt;/title&gt;&lt;secondary-title&gt;Functional Ecology&lt;/secondary-title&gt;&lt;/titles&gt;&lt;periodical&gt;&lt;full-title&gt;Functional Ecology&lt;/full-title&gt;&lt;/periodical&gt;&lt;pages&gt;1091-1095&lt;/pages&gt;&lt;volume&gt;25&lt;/volume&gt;&lt;number&gt;5&lt;/number&gt;&lt;keywords&gt;&lt;keyword&gt;Culiseta longiareolata&lt;/keyword&gt;&lt;keyword&gt;Experimental design&lt;/keyword&gt;&lt;keyword&gt;Notonecta maculata&lt;/keyword&gt;&lt;keyword&gt;oviposition habitat selection&lt;/keyword&gt;&lt;keyword&gt;pairwise test&lt;/keyword&gt;&lt;keyword&gt;predation gradient&lt;/keyword&gt;&lt;keyword&gt;predation risk&lt;/keyword&gt;&lt;/keywords&gt;&lt;dates&gt;&lt;year&gt;2011&lt;/year&gt;&lt;pub-dates&gt;&lt;date&gt;2011/10/01&lt;/date&gt;&lt;/pub-dates&gt;&lt;/dates&gt;&lt;publisher&gt;John Wiley &amp;amp; Sons, Ltd&lt;/publisher&gt;&lt;isbn&gt;0269-8463&lt;/isbn&gt;&lt;work-type&gt;https://doi.org/10.1111/j.1365-2435.2011.01873.x&lt;/work-type&gt;&lt;urls&gt;&lt;related-urls&gt;&lt;url&gt;https://doi.org/10.1111/j.1365-2435.2011.01873.x&lt;/url&gt;&lt;/related-urls&gt;&lt;/urls&gt;&lt;electronic-resource-num&gt;https://doi.org/10.1111/j.1365-2435.2011.01873.x&lt;/electronic-resource-num&gt;&lt;access-date&gt;2021/01/19&lt;/access-dat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Silberbush and Blaustein, 2011)</w:t>
            </w:r>
            <w:r>
              <w:fldChar w:fldCharType="end"/>
            </w:r>
          </w:p>
        </w:tc>
        <w:sdt>
          <w:sdtPr>
            <w:rPr>
              <w:lang w:val="fr-FR"/>
            </w:rPr>
            <w:id w:val="1961454176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10D7D18C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1006093511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428E9B2F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2099517691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73E4442B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-1850393385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17182D9E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</w:tr>
      <w:tr w:rsidR="00D97E6D" w14:paraId="521D1EF7" w14:textId="77777777" w:rsidTr="001B401F">
        <w:tc>
          <w:tcPr>
            <w:tcW w:w="4531" w:type="dxa"/>
          </w:tcPr>
          <w:p w14:paraId="6FC1EB0A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fldChar w:fldCharType="begin"/>
            </w:r>
            <w:r>
              <w:instrText xml:space="preserve"> ADDIN EN.CITE &lt;EndNote&gt;&lt;Cite&gt;&lt;Author&gt;Soghigian&lt;/Author&gt;&lt;Year&gt;2017&lt;/Year&gt;&lt;RecNum&gt;440&lt;/RecNum&gt;&lt;DisplayText&gt;(Soghigian et al., 2017)&lt;/DisplayText&gt;&lt;record&gt;&lt;rec-number&gt;440&lt;/rec-number&gt;&lt;foreign-keys&gt;&lt;key app="EN" db-id="rzere20epx2teie9spfpxdd8ffas2ev2s9v2" timestamp="1581697808"&gt;440&lt;/key&gt;&lt;/foreign-keys&gt;&lt;ref-type name="Journal Article"&gt;17&lt;/ref-type&gt;&lt;contributors&gt;&lt;authors&gt;&lt;author&gt;Soghigian, J.&lt;/author&gt;&lt;author&gt;Valsdottir, L. R.&lt;/author&gt;&lt;author&gt;Livdahl, T. P.&lt;/author&gt;&lt;/authors&gt;&lt;/contributors&gt;&lt;titles&gt;&lt;title&gt;A parasite&amp;apos;s modification of host behavior reduces predation on its host&lt;/title&gt;&lt;secondary-title&gt;Ecology and Evolution&lt;/secondary-title&gt;&lt;/titles&gt;&lt;periodical&gt;&lt;full-title&gt;Ecology and Evolution&lt;/full-title&gt;&lt;/periodical&gt;&lt;pages&gt;1453-1461&lt;/pages&gt;&lt;volume&gt;7&lt;/volume&gt;&lt;number&gt;5&lt;/number&gt;&lt;dates&gt;&lt;year&gt;2017&lt;/year&gt;&lt;pub-dates&gt;&lt;date&gt;Mar&lt;/date&gt;&lt;/pub-dates&gt;&lt;/dates&gt;&lt;isbn&gt;2045-7758&lt;/isbn&gt;&lt;accession-num&gt;WOS:000395012000014&lt;/accession-num&gt;&lt;urls&gt;&lt;related-urls&gt;&lt;url&gt;&amp;lt;Go to ISI&amp;gt;://WOS:000395012000014&lt;/url&gt;&lt;/related-urls&gt;&lt;/urls&gt;&lt;electronic-resource-num&gt;10.1002/ece3.2748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Soghigian et al., 2017)</w:t>
            </w:r>
            <w:r>
              <w:fldChar w:fldCharType="end"/>
            </w:r>
          </w:p>
        </w:tc>
        <w:sdt>
          <w:sdtPr>
            <w:rPr>
              <w:lang w:val="fr-FR"/>
            </w:rPr>
            <w:id w:val="1511104295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7D62CFB2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71178098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52C6E39D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-924568242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3316D2EE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1240976906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0DA6C696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</w:tr>
      <w:tr w:rsidR="00D97E6D" w14:paraId="3A7A49A5" w14:textId="77777777" w:rsidTr="001B401F">
        <w:tc>
          <w:tcPr>
            <w:tcW w:w="4531" w:type="dxa"/>
          </w:tcPr>
          <w:p w14:paraId="4239C598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fldChar w:fldCharType="begin"/>
            </w:r>
            <w:r>
              <w:instrText xml:space="preserve"> ADDIN EN.CITE &lt;EndNote&gt;&lt;Cite&gt;&lt;Author&gt;Staats&lt;/Author&gt;&lt;Year&gt;2016&lt;/Year&gt;&lt;RecNum&gt;654&lt;/RecNum&gt;&lt;DisplayText&gt;(Staats et al., 2016)&lt;/DisplayText&gt;&lt;record&gt;&lt;rec-number&gt;654&lt;/rec-number&gt;&lt;foreign-keys&gt;&lt;key app="EN" db-id="rzere20epx2teie9spfpxdd8ffas2ev2s9v2" timestamp="1611066617"&gt;654&lt;/key&gt;&lt;/foreign-keys&gt;&lt;ref-type name="Journal Article"&gt;17&lt;/ref-type&gt;&lt;contributors&gt;&lt;authors&gt;&lt;author&gt;Staats, Ethan G.&lt;/author&gt;&lt;author&gt;Agosta, Salvatore J.&lt;/author&gt;&lt;author&gt;Vonesh, James R.&lt;/author&gt;&lt;/authors&gt;&lt;/contributors&gt;&lt;titles&gt;&lt;title&gt;Predator diversity reduces habitat colonization by mosquitoes and midges&lt;/title&gt;&lt;secondary-title&gt;Biology Letters&lt;/secondary-title&gt;&lt;/titles&gt;&lt;periodical&gt;&lt;full-title&gt;Biology Letters&lt;/full-title&gt;&lt;/periodical&gt;&lt;pages&gt;20160580&lt;/pages&gt;&lt;volume&gt;12&lt;/volume&gt;&lt;number&gt;12&lt;/number&gt;&lt;dates&gt;&lt;year&gt;2016&lt;/year&gt;&lt;pub-dates&gt;&lt;date&gt;2016/12/31&lt;/date&gt;&lt;/pub-dates&gt;&lt;/dates&gt;&lt;publisher&gt;Royal Society&lt;/publisher&gt;&lt;urls&gt;&lt;related-urls&gt;&lt;url&gt;https://doi.org/10.1098/rsbl.2016.0580&lt;/url&gt;&lt;/related-urls&gt;&lt;/urls&gt;&lt;electronic-resource-num&gt;10.1098/rsbl.2016.0580&lt;/electronic-resource-num&gt;&lt;access-date&gt;2021/01/19&lt;/access-dat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Staats et al., 2016)</w:t>
            </w:r>
            <w:r>
              <w:fldChar w:fldCharType="end"/>
            </w:r>
          </w:p>
        </w:tc>
        <w:sdt>
          <w:sdtPr>
            <w:rPr>
              <w:lang w:val="fr-FR"/>
            </w:rPr>
            <w:id w:val="-1005354508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3D5E2638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-992405493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5FED0F8E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-1446150475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247A92EE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1210760741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0D636DDC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</w:tr>
      <w:tr w:rsidR="00D97E6D" w14:paraId="66D08C06" w14:textId="77777777" w:rsidTr="001B401F">
        <w:tc>
          <w:tcPr>
            <w:tcW w:w="4531" w:type="dxa"/>
          </w:tcPr>
          <w:p w14:paraId="006805AE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fldChar w:fldCharType="begin"/>
            </w:r>
            <w:r>
              <w:instrText xml:space="preserve"> ADDIN EN.CITE &lt;EndNote&gt;&lt;Cite&gt;&lt;Author&gt;Stav&lt;/Author&gt;&lt;Year&gt;2005&lt;/Year&gt;&lt;RecNum&gt;655&lt;/RecNum&gt;&lt;DisplayText&gt;(Stav et al., 2005)&lt;/DisplayText&gt;&lt;record&gt;&lt;rec-number&gt;655&lt;/rec-number&gt;&lt;foreign-keys&gt;&lt;key app="EN" db-id="rzere20epx2teie9spfpxdd8ffas2ev2s9v2" timestamp="1611066759"&gt;655&lt;/key&gt;&lt;/foreign-keys&gt;&lt;ref-type name="Journal Article"&gt;17&lt;/ref-type&gt;&lt;contributors&gt;&lt;authors&gt;&lt;author&gt;Stav, Gil&lt;/author&gt;&lt;author&gt;Blaustein, Leon&lt;/author&gt;&lt;author&gt;Margalit, Yoel&lt;/author&gt;&lt;/authors&gt;&lt;/contributors&gt;&lt;titles&gt;&lt;title&gt;INDIVIDUAL AND INTERACTIVE EFFECTS OF A PREDATOR AND CONTROPHIC SPECIES ON MOSQUITO POPULATIONS&lt;/title&gt;&lt;secondary-title&gt;Ecological Applications&lt;/secondary-title&gt;&lt;/titles&gt;&lt;periodical&gt;&lt;full-title&gt;Ecological Applications&lt;/full-title&gt;&lt;/periodical&gt;&lt;pages&gt;587-598&lt;/pages&gt;&lt;volume&gt;15&lt;/volume&gt;&lt;number&gt;2&lt;/number&gt;&lt;keywords&gt;&lt;keyword&gt;Anax imperator&lt;/keyword&gt;&lt;keyword&gt;biological control&lt;/keyword&gt;&lt;keyword&gt;competition&lt;/keyword&gt;&lt;keyword&gt;controphic species&lt;/keyword&gt;&lt;keyword&gt;Culex pipiens&lt;/keyword&gt;&lt;keyword&gt;Culiseta longiareolata&lt;/keyword&gt;&lt;keyword&gt;Daphnia magna&lt;/keyword&gt;&lt;keyword&gt;interactive effects&lt;/keyword&gt;&lt;keyword&gt;mosquitoes&lt;/keyword&gt;&lt;keyword&gt;predation&lt;/keyword&gt;&lt;keyword&gt;trophic cascade&lt;/keyword&gt;&lt;/keywords&gt;&lt;dates&gt;&lt;year&gt;2005&lt;/year&gt;&lt;pub-dates&gt;&lt;date&gt;2005/04/01&lt;/date&gt;&lt;/pub-dates&gt;&lt;/dates&gt;&lt;publisher&gt;John Wiley &amp;amp; Sons, Ltd&lt;/publisher&gt;&lt;isbn&gt;1051-0761&lt;/isbn&gt;&lt;work-type&gt;https://doi.org/10.1890/03-5191&lt;/work-type&gt;&lt;urls&gt;&lt;related-urls&gt;&lt;url&gt;https://doi.org/10.1890/03-5191&lt;/url&gt;&lt;/related-urls&gt;&lt;/urls&gt;&lt;electronic-resource-num&gt;https://doi.org/10.1890/03-5191&lt;/electronic-resource-num&gt;&lt;access-date&gt;2021/01/19&lt;/access-dat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Stav et al., 2005)</w:t>
            </w:r>
            <w:r>
              <w:fldChar w:fldCharType="end"/>
            </w:r>
          </w:p>
        </w:tc>
        <w:sdt>
          <w:sdtPr>
            <w:rPr>
              <w:lang w:val="fr-FR"/>
            </w:rPr>
            <w:id w:val="-94097103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31AE834F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1802343180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0EF02FCA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-1592382496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2F662230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2065290151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7C3A620D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</w:tr>
      <w:tr w:rsidR="00D97E6D" w14:paraId="3F3F9C85" w14:textId="77777777" w:rsidTr="001B401F">
        <w:tc>
          <w:tcPr>
            <w:tcW w:w="4531" w:type="dxa"/>
          </w:tcPr>
          <w:p w14:paraId="6998B365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fldChar w:fldCharType="begin">
                <w:fldData xml:space="preserve">PEVuZE5vdGU+PENpdGU+PEF1dGhvcj5TdWJyYW1hbmlhbTwvQXV0aG9yPjxZZWFyPjIwMTU8L1ll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dWJyYW1hbmlhbTwvQXV0aG9yPjxZZWFyPjIwMTU8L1ll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Subramaniam et al., 2015)</w:t>
            </w:r>
            <w:r>
              <w:fldChar w:fldCharType="end"/>
            </w:r>
          </w:p>
        </w:tc>
        <w:sdt>
          <w:sdtPr>
            <w:rPr>
              <w:lang w:val="fr-FR"/>
            </w:rPr>
            <w:id w:val="530839808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22271524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-600101750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5062CBB0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167536139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792CEEF5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285946313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4BD82CE8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</w:tr>
      <w:tr w:rsidR="00D97E6D" w14:paraId="2EF54A38" w14:textId="77777777" w:rsidTr="001B401F">
        <w:tc>
          <w:tcPr>
            <w:tcW w:w="4531" w:type="dxa"/>
          </w:tcPr>
          <w:p w14:paraId="066464CD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fldChar w:fldCharType="begin"/>
            </w:r>
            <w:r>
              <w:instrText xml:space="preserve"> ADDIN EN.CITE &lt;EndNote&gt;&lt;Cite&gt;&lt;Author&gt;Tietze&lt;/Author&gt;&lt;Year&gt;1990&lt;/Year&gt;&lt;RecNum&gt;657&lt;/RecNum&gt;&lt;DisplayText&gt;(Tietze and Mulla, 1990)&lt;/DisplayText&gt;&lt;record&gt;&lt;rec-number&gt;657&lt;/rec-number&gt;&lt;foreign-keys&gt;&lt;key app="EN" db-id="rzere20epx2teie9spfpxdd8ffas2ev2s9v2" timestamp="1611067096"&gt;657&lt;/key&gt;&lt;/foreign-keys&gt;&lt;ref-type name="Journal Article"&gt;17&lt;/ref-type&gt;&lt;contributors&gt;&lt;authors&gt;&lt;author&gt;Tietze, N. S.&lt;/author&gt;&lt;author&gt;Mulla, M. S.&lt;/author&gt;&lt;/authors&gt;&lt;/contributors&gt;&lt;auth-address&gt;Department of Entomology, University of California, Riverside 92521.&lt;/auth-address&gt;&lt;titles&gt;&lt;title&gt;Influence of tadpole shrimp, Triops longicaudatus (Notostraca:Triopsidae), stocking rate on Culex tarsalis development in experimental field microcosms&lt;/title&gt;&lt;secondary-title&gt;J Am Mosq Control Assoc&lt;/secondary-title&gt;&lt;alt-title&gt;Journal of the American Mosquito Control Association&lt;/alt-title&gt;&lt;/titles&gt;&lt;periodical&gt;&lt;full-title&gt;J Am Mosq Control Assoc&lt;/full-title&gt;&lt;/periodical&gt;&lt;alt-periodical&gt;&lt;full-title&gt;Journal of the American Mosquito Control Association&lt;/full-title&gt;&lt;/alt-periodical&gt;&lt;pages&gt;265-9&lt;/pages&gt;&lt;volume&gt;6&lt;/volume&gt;&lt;number&gt;2&lt;/number&gt;&lt;edition&gt;1990/06/01&lt;/edition&gt;&lt;keywords&gt;&lt;keyword&gt;Animals&lt;/keyword&gt;&lt;keyword&gt;Crustacea/*physiology&lt;/keyword&gt;&lt;keyword&gt;*Culex&lt;/keyword&gt;&lt;keyword&gt;Female&lt;/keyword&gt;&lt;keyword&gt;Larva&lt;/keyword&gt;&lt;keyword&gt;Male&lt;/keyword&gt;&lt;keyword&gt;*Pest Control, Biological&lt;/keyword&gt;&lt;keyword&gt;Pupa&lt;/keyword&gt;&lt;/keywords&gt;&lt;dates&gt;&lt;year&gt;1990&lt;/year&gt;&lt;pub-dates&gt;&lt;date&gt;Jun&lt;/date&gt;&lt;/pub-dates&gt;&lt;/dates&gt;&lt;isbn&gt;8756-971X (Print)&amp;#xD;8756-971x&lt;/isbn&gt;&lt;accession-num&gt;2370535&lt;/accession-num&gt;&lt;urls&gt;&lt;/urls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Tietze and Mulla, 1990)</w:t>
            </w:r>
            <w:r>
              <w:fldChar w:fldCharType="end"/>
            </w:r>
          </w:p>
        </w:tc>
        <w:sdt>
          <w:sdtPr>
            <w:rPr>
              <w:lang w:val="fr-FR"/>
            </w:rPr>
            <w:id w:val="1037009295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547BAEB7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-1451168237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27EA7CB2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-1160466173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69BE86D0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557443256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4D46C4B6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</w:tr>
      <w:tr w:rsidR="00D97E6D" w14:paraId="6FC196F6" w14:textId="77777777" w:rsidTr="001B401F">
        <w:tc>
          <w:tcPr>
            <w:tcW w:w="4531" w:type="dxa"/>
          </w:tcPr>
          <w:p w14:paraId="132D007E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fldChar w:fldCharType="begin"/>
            </w:r>
            <w:r>
              <w:instrText xml:space="preserve"> ADDIN EN.CITE &lt;EndNote&gt;&lt;Cite&gt;&lt;Author&gt;van Uitregt&lt;/Author&gt;&lt;Year&gt;2012&lt;/Year&gt;&lt;RecNum&gt;443&lt;/RecNum&gt;&lt;DisplayText&gt;(van Uitregt et al., 2012)&lt;/DisplayText&gt;&lt;record&gt;&lt;rec-number&gt;443&lt;/rec-number&gt;&lt;foreign-keys&gt;&lt;key app="EN" db-id="rzere20epx2teie9spfpxdd8ffas2ev2s9v2" timestamp="1581698220"&gt;443&lt;/key&gt;&lt;/foreign-keys&gt;&lt;ref-type name="Journal Article"&gt;17&lt;/ref-type&gt;&lt;contributors&gt;&lt;authors&gt;&lt;author&gt;van Uitregt, V. O.&lt;/author&gt;&lt;author&gt;Hurst, T. P.&lt;/author&gt;&lt;author&gt;Wilson, R. S.&lt;/author&gt;&lt;/authors&gt;&lt;/contributors&gt;&lt;titles&gt;&lt;title&gt;Reduced size and starvation resistance in adult mosquitoes, Aedes notoscriptus, exposed to predation cues as larvae&lt;/title&gt;&lt;secondary-title&gt;Journal of Animal Ecology&lt;/secondary-title&gt;&lt;/titles&gt;&lt;periodical&gt;&lt;full-title&gt;Journal of Animal Ecology&lt;/full-title&gt;&lt;/periodical&gt;&lt;pages&gt;108-115&lt;/pages&gt;&lt;volume&gt;81&lt;/volume&gt;&lt;number&gt;1&lt;/number&gt;&lt;dates&gt;&lt;year&gt;2012&lt;/year&gt;&lt;pub-dates&gt;&lt;date&gt;Jan&lt;/date&gt;&lt;/pub-dates&gt;&lt;/dates&gt;&lt;isbn&gt;0021-8790&lt;/isbn&gt;&lt;accession-num&gt;WOS:000297849300012&lt;/accession-num&gt;&lt;urls&gt;&lt;related-urls&gt;&lt;url&gt;&amp;lt;Go to ISI&amp;gt;://WOS:000297849300012&lt;/url&gt;&lt;/related-urls&gt;&lt;/urls&gt;&lt;electronic-resource-num&gt;10.1111/j.1365-2656.2011.01880.x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van Uitregt et al., 2012)</w:t>
            </w:r>
            <w:r>
              <w:fldChar w:fldCharType="end"/>
            </w:r>
          </w:p>
        </w:tc>
        <w:sdt>
          <w:sdtPr>
            <w:rPr>
              <w:lang w:val="fr-FR"/>
            </w:rPr>
            <w:id w:val="915443149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40789374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1280921978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6CBD8D06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368582416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3ED80EC0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147023263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01BAA110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</w:tr>
      <w:tr w:rsidR="00D97E6D" w14:paraId="2478973D" w14:textId="77777777" w:rsidTr="001B401F">
        <w:tc>
          <w:tcPr>
            <w:tcW w:w="4531" w:type="dxa"/>
          </w:tcPr>
          <w:p w14:paraId="70C94564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fldChar w:fldCharType="begin"/>
            </w:r>
            <w:r>
              <w:instrText xml:space="preserve"> ADDIN EN.CITE &lt;EndNote&gt;&lt;Cite&gt;&lt;Author&gt;van Uitregt&lt;/Author&gt;&lt;Year&gt;2013&lt;/Year&gt;&lt;RecNum&gt;603&lt;/RecNum&gt;&lt;DisplayText&gt;(van Uitregt et al., 2013)&lt;/DisplayText&gt;&lt;record&gt;&lt;rec-number&gt;603&lt;/rec-number&gt;&lt;foreign-keys&gt;&lt;key app="EN" db-id="rzere20epx2teie9spfpxdd8ffas2ev2s9v2" timestamp="1609083406"&gt;603&lt;/key&gt;&lt;/foreign-keys&gt;&lt;ref-type name="Journal Article"&gt;17&lt;/ref-type&gt;&lt;contributors&gt;&lt;authors&gt;&lt;author&gt;van Uitregt, V. O.&lt;/author&gt;&lt;author&gt;Hurst, T. P.&lt;/author&gt;&lt;author&gt;Wilson, R. S.&lt;/author&gt;&lt;/authors&gt;&lt;/contributors&gt;&lt;titles&gt;&lt;title&gt;Greater costs of inducible behavioural defences at cooler temperatures in larvae of the mosquito, Aedes notoscriptus&lt;/title&gt;&lt;secondary-title&gt;Evolutionary Ecology&lt;/secondary-title&gt;&lt;/titles&gt;&lt;periodical&gt;&lt;full-title&gt;Evolutionary Ecology&lt;/full-title&gt;&lt;/periodical&gt;&lt;pages&gt;13-26&lt;/pages&gt;&lt;volume&gt;27&lt;/volume&gt;&lt;number&gt;1&lt;/number&gt;&lt;dates&gt;&lt;year&gt;2013&lt;/year&gt;&lt;pub-dates&gt;&lt;date&gt;Jan&lt;/date&gt;&lt;/pub-dates&gt;&lt;/dates&gt;&lt;isbn&gt;0269-7653&lt;/isbn&gt;&lt;accession-num&gt;WOS:000312876500002&lt;/accession-num&gt;&lt;urls&gt;&lt;related-urls&gt;&lt;url&gt;&amp;lt;Go to ISI&amp;gt;://WOS:000312876500002&lt;/url&gt;&lt;/related-urls&gt;&lt;/urls&gt;&lt;electronic-resource-num&gt;10.1007/s10682-012-9576-0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van Uitregt et al., 2013)</w:t>
            </w:r>
            <w:r>
              <w:fldChar w:fldCharType="end"/>
            </w:r>
          </w:p>
        </w:tc>
        <w:sdt>
          <w:sdtPr>
            <w:rPr>
              <w:lang w:val="fr-FR"/>
            </w:rPr>
            <w:id w:val="-396981647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7477FEFE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1560130605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3A7E453E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-2100013294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193335D1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-1523321247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5CA441AE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</w:tr>
      <w:tr w:rsidR="00D97E6D" w14:paraId="5EC82ED9" w14:textId="77777777" w:rsidTr="001B401F">
        <w:tc>
          <w:tcPr>
            <w:tcW w:w="4531" w:type="dxa"/>
          </w:tcPr>
          <w:p w14:paraId="414ECFA2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fldChar w:fldCharType="begin"/>
            </w:r>
            <w:r>
              <w:instrText xml:space="preserve"> ADDIN EN.CITE &lt;EndNote&gt;&lt;Cite&gt;&lt;Author&gt;Veronesi&lt;/Author&gt;&lt;Year&gt;2015&lt;/Year&gt;&lt;RecNum&gt;218&lt;/RecNum&gt;&lt;DisplayText&gt;(Veronesi et al., 2015)&lt;/DisplayText&gt;&lt;record&gt;&lt;rec-number&gt;218&lt;/rec-number&gt;&lt;foreign-keys&gt;&lt;key app="EN" db-id="rzere20epx2teie9spfpxdd8ffas2ev2s9v2" timestamp="1549819630"&gt;218&lt;/key&gt;&lt;/foreign-keys&gt;&lt;ref-type name="Journal Article"&gt;17&lt;/ref-type&gt;&lt;contributors&gt;&lt;authors&gt;&lt;author&gt;Veronesi, Rodolfo&lt;/author&gt;&lt;author&gt;Carrieri, Marco&lt;/author&gt;&lt;author&gt;MacCagnani, Bettina&lt;/author&gt;&lt;author&gt;Maini, Stefano&lt;/author&gt;&lt;author&gt;Bellini, Romeo&lt;/author&gt;&lt;/authors&gt;&lt;/contributors&gt;&lt;titles&gt;&lt;title&gt;Macrocyclops Albidus (Copepoda: Cyclopidae) for the Biocontrol of Aedes Albopictus and Culex Pipiens in Italy&lt;/title&gt;&lt;secondary-title&gt;Journal of the American Mosquito Control Association&lt;/secondary-title&gt;&lt;/titles&gt;&lt;periodical&gt;&lt;full-title&gt;Journal of the American Mosquito Control Association&lt;/full-title&gt;&lt;/periodical&gt;&lt;pages&gt;32-43&lt;/pages&gt;&lt;volume&gt;31&lt;/volume&gt;&lt;number&gt;1&lt;/number&gt;&lt;dates&gt;&lt;year&gt;2015&lt;/year&gt;&lt;/dates&gt;&lt;isbn&gt;8756-971X&lt;/isbn&gt;&lt;urls&gt;&lt;/urls&gt;&lt;electronic-resource-num&gt;10.2987/13-6381.1&lt;/electronic-resource-num&gt;&lt;access-date&gt;Mar&lt;/access-dat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Veronesi et al., 2015)</w:t>
            </w:r>
            <w:r>
              <w:fldChar w:fldCharType="end"/>
            </w:r>
          </w:p>
        </w:tc>
        <w:sdt>
          <w:sdtPr>
            <w:rPr>
              <w:lang w:val="fr-FR"/>
            </w:rPr>
            <w:id w:val="1313759751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078056D7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rFonts w:ascii="MS Gothic" w:eastAsia="MS Gothic" w:hAnsi="MS Gothic"/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-153145164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6190398A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rFonts w:ascii="MS Gothic" w:eastAsia="MS Gothic" w:hAnsi="MS Gothic"/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-1353952449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74FC4F40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rFonts w:ascii="MS Gothic" w:eastAsia="MS Gothic" w:hAnsi="MS Gothic"/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-121613944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0E794E94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rFonts w:ascii="MS Gothic" w:eastAsia="MS Gothic" w:hAnsi="MS Gothic"/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</w:tr>
      <w:tr w:rsidR="00D97E6D" w14:paraId="5C64BC00" w14:textId="77777777" w:rsidTr="001B401F">
        <w:tc>
          <w:tcPr>
            <w:tcW w:w="4531" w:type="dxa"/>
          </w:tcPr>
          <w:p w14:paraId="40BA25AE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fldChar w:fldCharType="begin"/>
            </w:r>
            <w:r>
              <w:instrText xml:space="preserve"> ADDIN EN.CITE &lt;EndNote&gt;&lt;Cite&gt;&lt;Author&gt;Wallace&lt;/Author&gt;&lt;Year&gt;1999&lt;/Year&gt;&lt;RecNum&gt;562&lt;/RecNum&gt;&lt;DisplayText&gt;(Wallace and Merritt, 1999)&lt;/DisplayText&gt;&lt;record&gt;&lt;rec-number&gt;562&lt;/rec-number&gt;&lt;foreign-keys&gt;&lt;key app="EN" db-id="rzere20epx2teie9spfpxdd8ffas2ev2s9v2" timestamp="1607102690"&gt;562&lt;/key&gt;&lt;/foreign-keys&gt;&lt;ref-type name="Journal Article"&gt;17&lt;/ref-type&gt;&lt;contributors&gt;&lt;authors&gt;&lt;author&gt;Wallace, J. R.&lt;/author&gt;&lt;author&gt;Merritt, R. W.&lt;/author&gt;&lt;/authors&gt;&lt;/contributors&gt;&lt;titles&gt;&lt;title&gt;Influence of microclimate, food, and predation on Anopheles quadrimaculatus (Diptera : Culicidae) growth and development rates, survivorship, and adult size in a Michigan pond&lt;/title&gt;&lt;secondary-title&gt;Environmental Entomology&lt;/secondary-title&gt;&lt;/titles&gt;&lt;periodical&gt;&lt;full-title&gt;Environmental Entomology&lt;/full-title&gt;&lt;/periodical&gt;&lt;pages&gt;233-239&lt;/pages&gt;&lt;volume&gt;28&lt;/volume&gt;&lt;number&gt;2&lt;/number&gt;&lt;dates&gt;&lt;year&gt;1999&lt;/year&gt;&lt;pub-dates&gt;&lt;date&gt;Apr&lt;/date&gt;&lt;/pub-dates&gt;&lt;/dates&gt;&lt;isbn&gt;0046-225X&lt;/isbn&gt;&lt;accession-num&gt;WOS:000080061800014&lt;/accession-num&gt;&lt;urls&gt;&lt;related-urls&gt;&lt;url&gt;&amp;lt;Go to ISI&amp;gt;://WOS:000080061800014&lt;/url&gt;&lt;/related-urls&gt;&lt;/urls&gt;&lt;electronic-resource-num&gt;10.1093/ee/28.2.233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Wallace and Merritt, 1999)</w:t>
            </w:r>
            <w:r>
              <w:fldChar w:fldCharType="end"/>
            </w:r>
          </w:p>
        </w:tc>
        <w:sdt>
          <w:sdtPr>
            <w:rPr>
              <w:lang w:val="fr-FR"/>
            </w:rPr>
            <w:id w:val="384533915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40445ECD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rFonts w:ascii="MS Gothic" w:eastAsia="MS Gothic" w:hAnsi="MS Gothic"/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-127247742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19F5A91B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rFonts w:ascii="MS Gothic" w:eastAsia="MS Gothic" w:hAnsi="MS Gothic"/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-1920242714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006520FE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rFonts w:ascii="MS Gothic" w:eastAsia="MS Gothic" w:hAnsi="MS Gothic"/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-1561163541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42AF5BE2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rFonts w:ascii="MS Gothic" w:eastAsia="MS Gothic" w:hAnsi="MS Gothic"/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</w:tr>
      <w:tr w:rsidR="00D97E6D" w14:paraId="1562BD24" w14:textId="77777777" w:rsidTr="001B401F">
        <w:tc>
          <w:tcPr>
            <w:tcW w:w="4531" w:type="dxa"/>
          </w:tcPr>
          <w:p w14:paraId="1F8D3E7E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fldChar w:fldCharType="begin"/>
            </w:r>
            <w:r>
              <w:instrText xml:space="preserve"> ADDIN EN.CITE &lt;EndNote&gt;&lt;Cite&gt;&lt;Author&gt;Yanoviak&lt;/Author&gt;&lt;Year&gt;1999&lt;/Year&gt;&lt;RecNum&gt;659&lt;/RecNum&gt;&lt;DisplayText&gt;(Yanoviak, 1999)&lt;/DisplayText&gt;&lt;record&gt;&lt;rec-number&gt;659&lt;/rec-number&gt;&lt;foreign-keys&gt;&lt;key app="EN" db-id="rzere20epx2teie9spfpxdd8ffas2ev2s9v2" timestamp="1611069488"&gt;659&lt;/key&gt;&lt;/foreign-keys&gt;&lt;ref-type name="Journal Article"&gt;17&lt;/ref-type&gt;&lt;contributors&gt;&lt;authors&gt;&lt;author&gt;Yanoviak, Stephen P.&lt;/author&gt;&lt;/authors&gt;&lt;/contributors&gt;&lt;titles&gt;&lt;title&gt;Effects of Mecistogaster spp. (Odonata: Pseudostigmatidae) and Culex mollis (Diptera: Culicidae) on Litter Decomposition in Neotropical Treehole Microcosms&lt;/title&gt;&lt;secondary-title&gt;The Florida Entomologist&lt;/secondary-title&gt;&lt;/titles&gt;&lt;periodical&gt;&lt;full-title&gt;The Florida Entomologist&lt;/full-title&gt;&lt;/periodical&gt;&lt;pages&gt;462-468&lt;/pages&gt;&lt;volume&gt;82&lt;/volume&gt;&lt;number&gt;3&lt;/number&gt;&lt;dates&gt;&lt;year&gt;1999&lt;/year&gt;&lt;/dates&gt;&lt;publisher&gt;Florida Entomological Society&lt;/publisher&gt;&lt;isbn&gt;00154040, 19385102&lt;/isbn&gt;&lt;urls&gt;&lt;related-urls&gt;&lt;url&gt;http://www.jstor.org/stable/3496872&lt;/url&gt;&lt;/related-urls&gt;&lt;/urls&gt;&lt;custom1&gt;Full publication date: Sep., 1999&lt;/custom1&gt;&lt;electronic-resource-num&gt;10.2307/3496872&lt;/electronic-resource-num&gt;&lt;remote-database-name&gt;JSTOR&lt;/remote-database-name&gt;&lt;access-date&gt;2021/01/19/&lt;/access-dat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Yanoviak, 1999)</w:t>
            </w:r>
            <w:r>
              <w:fldChar w:fldCharType="end"/>
            </w:r>
          </w:p>
        </w:tc>
        <w:sdt>
          <w:sdtPr>
            <w:rPr>
              <w:lang w:val="fr-FR"/>
            </w:rPr>
            <w:id w:val="-188217104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08A3303C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rFonts w:ascii="MS Gothic" w:eastAsia="MS Gothic" w:hAnsi="MS Gothic"/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959372183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777E13B5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rFonts w:ascii="MS Gothic" w:eastAsia="MS Gothic" w:hAnsi="MS Gothic"/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-1779474634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3AC70383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rFonts w:ascii="MS Gothic" w:eastAsia="MS Gothic" w:hAnsi="MS Gothic"/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-430039810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7FDE7CB2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rFonts w:ascii="MS Gothic" w:eastAsia="MS Gothic" w:hAnsi="MS Gothic"/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</w:tr>
      <w:tr w:rsidR="00D97E6D" w14:paraId="53A03EBA" w14:textId="77777777" w:rsidTr="001B401F">
        <w:tc>
          <w:tcPr>
            <w:tcW w:w="4531" w:type="dxa"/>
          </w:tcPr>
          <w:p w14:paraId="07FEC6F4" w14:textId="7677B598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fldChar w:fldCharType="begin"/>
            </w:r>
            <w:r w:rsidR="00393B54">
              <w:instrText xml:space="preserve"> ADDIN EN.CITE &lt;EndNote&gt;&lt;Cite&gt;&lt;Author&gt;Zuharah&lt;/Author&gt;&lt;Year&gt;2013&lt;/Year&gt;&lt;RecNum&gt;660&lt;/RecNum&gt;&lt;DisplayText&gt;(Zuharah et al., 2013)&lt;/DisplayText&gt;&lt;record&gt;&lt;rec-number&gt;660&lt;/rec-number&gt;&lt;foreign-keys&gt;&lt;key app="EN" db-id="rzere20epx2teie9spfpxdd8ffas2ev2s9v2" timestamp="1611069673"&gt;660&lt;/key&gt;&lt;/foreign-keys&gt;&lt;ref-type name="Journal Article"&gt;17&lt;/ref-type&gt;&lt;contributors&gt;&lt;authors&gt;&lt;author&gt;Zuharah, W. F.&lt;/author&gt;&lt;author&gt;Fadzly, N.&lt;/author&gt;&lt;author&gt;Lester, P. J.&lt;/author&gt;&lt;/authors&gt;&lt;/contributors&gt;&lt;auth-address&gt;Vector Control Research Unit, School of Biological Sciences, Universiti Sains Malaysia, 11800 Penang, Malaysia. wfatma@usm.my&lt;/auth-address&gt;&lt;titles&gt;&lt;title&gt;Lethal and sublethal impacts of predaceous backswimmer Anisops wakefieldi (Hemiptera: Notonectidae) on the life-history traits of the New Zealand mosquito Culex pervigilans (Diptera: Culicidae)&lt;/title&gt;&lt;secondary-title&gt;J Med Entomol&lt;/secondary-title&gt;&lt;alt-title&gt;Journal of medical entomology&lt;/alt-title&gt;&lt;/titles&gt;&lt;periodical&gt;&lt;full-title&gt;J Med Entomol&lt;/full-title&gt;&lt;/periodical&gt;&lt;alt-periodical&gt;&lt;full-title&gt;Journal of Medical Entomology&lt;/full-title&gt;&lt;/alt-periodical&gt;&lt;pages&gt;1014-24&lt;/pages&gt;&lt;volume&gt;50&lt;/volume&gt;&lt;number&gt;5&lt;/number&gt;&lt;edition&gt;2013/11/05&lt;/edition&gt;&lt;keywords&gt;&lt;keyword&gt;Animals&lt;/keyword&gt;&lt;keyword&gt;*Cues&lt;/keyword&gt;&lt;keyword&gt;Culex/*growth &amp;amp; development/physiology&lt;/keyword&gt;&lt;keyword&gt;*Food Chain&lt;/keyword&gt;&lt;keyword&gt;Heteroptera/*physiology&lt;/keyword&gt;&lt;keyword&gt;Larva/growth &amp;amp; development/physiology&lt;/keyword&gt;&lt;keyword&gt;New Zealand&lt;/keyword&gt;&lt;keyword&gt;Ovum/growth &amp;amp; development/physiology&lt;/keyword&gt;&lt;keyword&gt;Pupa/growth &amp;amp; development/physiology&lt;/keyword&gt;&lt;keyword&gt;Time Factors&lt;/keyword&gt;&lt;/keywords&gt;&lt;dates&gt;&lt;year&gt;2013&lt;/year&gt;&lt;pub-dates&gt;&lt;date&gt;Sep&lt;/date&gt;&lt;/pub-dates&gt;&lt;/dates&gt;&lt;isbn&gt;0022-2585 (Print)&amp;#xD;0022-2585&lt;/isbn&gt;&lt;accession-num&gt;24180106&lt;/accession-num&gt;&lt;urls&gt;&lt;/urls&gt;&lt;electronic-resource-num&gt;10.1603/me12136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 w:rsidR="00393B54">
              <w:rPr>
                <w:noProof/>
              </w:rPr>
              <w:t>(Zuharah et al., 2013)</w:t>
            </w:r>
            <w:r>
              <w:fldChar w:fldCharType="end"/>
            </w:r>
          </w:p>
        </w:tc>
        <w:sdt>
          <w:sdtPr>
            <w:rPr>
              <w:lang w:val="fr-FR"/>
            </w:rPr>
            <w:id w:val="-2049835209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54232CF2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rFonts w:ascii="MS Gothic" w:eastAsia="MS Gothic" w:hAnsi="MS Gothic"/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1178087361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6480237E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rFonts w:ascii="MS Gothic" w:eastAsia="MS Gothic" w:hAnsi="MS Gothic"/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1132438601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22DE81FA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rFonts w:ascii="MS Gothic" w:eastAsia="MS Gothic" w:hAnsi="MS Gothic"/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-481997920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4D2D0832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rFonts w:ascii="MS Gothic" w:eastAsia="MS Gothic" w:hAnsi="MS Gothic"/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</w:tr>
      <w:tr w:rsidR="00D97E6D" w14:paraId="6A9E55B7" w14:textId="77777777" w:rsidTr="001B401F">
        <w:tc>
          <w:tcPr>
            <w:tcW w:w="4531" w:type="dxa"/>
          </w:tcPr>
          <w:p w14:paraId="45935A3C" w14:textId="77777777" w:rsidR="00D97E6D" w:rsidRDefault="00D97E6D" w:rsidP="001B401F">
            <w:pPr>
              <w:spacing w:after="0" w:line="240" w:lineRule="auto"/>
              <w:contextualSpacing/>
              <w:rPr>
                <w:lang w:val="fr-FR"/>
              </w:rPr>
            </w:pPr>
            <w:r>
              <w:fldChar w:fldCharType="begin"/>
            </w:r>
            <w:r>
              <w:instrText xml:space="preserve"> ADDIN EN.CITE &lt;EndNote&gt;&lt;Cite&gt;&lt;Author&gt;Zuharah&lt;/Author&gt;&lt;Year&gt;2010&lt;/Year&gt;&lt;RecNum&gt;661&lt;/RecNum&gt;&lt;DisplayText&gt;(Zuharah and Lester, 2010)&lt;/DisplayText&gt;&lt;record&gt;&lt;rec-number&gt;661&lt;/rec-number&gt;&lt;foreign-keys&gt;&lt;key app="EN" db-id="rzere20epx2teie9spfpxdd8ffas2ev2s9v2" timestamp="1611069761"&gt;661&lt;/key&gt;&lt;/foreign-keys&gt;&lt;ref-type name="Journal Article"&gt;17&lt;/ref-type&gt;&lt;contributors&gt;&lt;authors&gt;&lt;author&gt;Zuharah, Wan Fatma&lt;/author&gt;&lt;author&gt;Lester, Philip J.&lt;/author&gt;&lt;/authors&gt;&lt;/contributors&gt;&lt;titles&gt;&lt;title&gt;The influence of aquatic predators on mosquito abundance in animal drinking troughs in New Zealand&lt;/title&gt;&lt;secondary-title&gt;Journal of Vector Ecology&lt;/secondary-title&gt;&lt;/titles&gt;&lt;periodical&gt;&lt;full-title&gt;Journal of Vector Ecology&lt;/full-title&gt;&lt;/periodical&gt;&lt;pages&gt;347-353&lt;/pages&gt;&lt;volume&gt;35&lt;/volume&gt;&lt;number&gt;2&lt;/number&gt;&lt;keywords&gt;&lt;keyword&gt;Environmental factors&lt;/keyword&gt;&lt;keyword&gt;mosquito population&lt;/keyword&gt;&lt;keyword&gt;predator&lt;/keyword&gt;&lt;keyword&gt;translocation&lt;/keyword&gt;&lt;keyword&gt;water trough&lt;/keyword&gt;&lt;keyword&gt;water volume&lt;/keyword&gt;&lt;/keywords&gt;&lt;dates&gt;&lt;year&gt;2010&lt;/year&gt;&lt;pub-dates&gt;&lt;date&gt;2010/12/01&lt;/date&gt;&lt;/pub-dates&gt;&lt;/dates&gt;&lt;publisher&gt;John Wiley &amp;amp; Sons, Ltd&lt;/publisher&gt;&lt;isbn&gt;1081-1710&lt;/isbn&gt;&lt;work-type&gt;https://doi.org/10.1111/j.1948-7134.2010.00093.x&lt;/work-type&gt;&lt;urls&gt;&lt;related-urls&gt;&lt;url&gt;https://doi.org/10.1111/j.1948-7134.2010.00093.x&lt;/url&gt;&lt;/related-urls&gt;&lt;/urls&gt;&lt;electronic-resource-num&gt;https://doi.org/10.1111/j.1948-7134.2010.00093.x&lt;/electronic-resource-num&gt;&lt;access-date&gt;2021/01/19&lt;/access-dat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Zuharah and Lester, 2010)</w:t>
            </w:r>
            <w:r>
              <w:fldChar w:fldCharType="end"/>
            </w:r>
          </w:p>
        </w:tc>
        <w:sdt>
          <w:sdtPr>
            <w:rPr>
              <w:lang w:val="fr-FR"/>
            </w:rPr>
            <w:id w:val="-2072650167"/>
            <w14:checkbox>
              <w14:checked w14:val="1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993" w:type="dxa"/>
              </w:tcPr>
              <w:p w14:paraId="40F98285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rFonts w:ascii="MS Gothic" w:eastAsia="MS Gothic" w:hAnsi="MS Gothic"/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☒</w:t>
                </w:r>
              </w:p>
            </w:tc>
          </w:sdtContent>
        </w:sdt>
        <w:sdt>
          <w:sdtPr>
            <w:rPr>
              <w:lang w:val="fr-FR"/>
            </w:rPr>
            <w:id w:val="-233936980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275" w:type="dxa"/>
              </w:tcPr>
              <w:p w14:paraId="3F10F02C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rFonts w:ascii="MS Gothic" w:eastAsia="MS Gothic" w:hAnsi="MS Gothic"/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-1963874513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790" w:type="dxa"/>
              </w:tcPr>
              <w:p w14:paraId="07DAA93F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rFonts w:ascii="MS Gothic" w:eastAsia="MS Gothic" w:hAnsi="MS Gothic"/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  <w:sdt>
          <w:sdtPr>
            <w:rPr>
              <w:lang w:val="fr-FR"/>
            </w:rPr>
            <w:id w:val="-1564024343"/>
            <w14:checkbox>
              <w14:checked w14:val="0"/>
              <w14:checkedState w14:val="2612" w14:font="MS Gothic"/>
              <w14:uncheckedState w14:val="2610" w14:font="MS Gothic"/>
            </w14:checkbox>
          </w:sdtPr>
          <w:sdtContent>
            <w:tc>
              <w:tcPr>
                <w:tcW w:w="1427" w:type="dxa"/>
              </w:tcPr>
              <w:p w14:paraId="6A9B8085" w14:textId="77777777" w:rsidR="00D97E6D" w:rsidRDefault="00D97E6D" w:rsidP="001B401F">
                <w:pPr>
                  <w:spacing w:after="0" w:line="240" w:lineRule="auto"/>
                  <w:contextualSpacing/>
                  <w:jc w:val="center"/>
                  <w:rPr>
                    <w:rFonts w:ascii="MS Gothic" w:eastAsia="MS Gothic" w:hAnsi="MS Gothic"/>
                    <w:lang w:val="fr-FR"/>
                  </w:rPr>
                </w:pPr>
                <w:r>
                  <w:rPr>
                    <w:rFonts w:ascii="MS Gothic" w:eastAsia="MS Gothic" w:hAnsi="MS Gothic" w:hint="eastAsia"/>
                    <w:lang w:val="fr-FR"/>
                  </w:rPr>
                  <w:t>☐</w:t>
                </w:r>
              </w:p>
            </w:tc>
          </w:sdtContent>
        </w:sdt>
      </w:tr>
    </w:tbl>
    <w:p w14:paraId="574B40CB" w14:textId="77777777" w:rsidR="00D97E6D" w:rsidRDefault="00D97E6D" w:rsidP="00D97E6D">
      <w:pPr>
        <w:spacing w:after="0" w:line="480" w:lineRule="auto"/>
        <w:contextualSpacing/>
        <w:rPr>
          <w:rFonts w:ascii="Times New Roman" w:hAnsi="Times New Roman"/>
          <w:sz w:val="24"/>
          <w:szCs w:val="24"/>
        </w:rPr>
      </w:pPr>
    </w:p>
    <w:p w14:paraId="4B27A10A" w14:textId="512FA721" w:rsidR="00393B54" w:rsidRDefault="00393B54">
      <w:pPr>
        <w:rPr>
          <w:rFonts w:ascii="Times New Roman" w:hAnsi="Times New Roman"/>
          <w:b/>
          <w:bCs/>
          <w:sz w:val="24"/>
          <w:szCs w:val="24"/>
        </w:rPr>
      </w:pPr>
      <w:r w:rsidRPr="00393B54">
        <w:rPr>
          <w:rFonts w:ascii="Times New Roman" w:hAnsi="Times New Roman"/>
          <w:b/>
          <w:bCs/>
          <w:sz w:val="24"/>
          <w:szCs w:val="24"/>
        </w:rPr>
        <w:t>References</w:t>
      </w:r>
    </w:p>
    <w:p w14:paraId="2C2B8C8F" w14:textId="77777777" w:rsidR="00B5322E" w:rsidRPr="00393B54" w:rsidRDefault="00B5322E">
      <w:pPr>
        <w:rPr>
          <w:rFonts w:ascii="Times New Roman" w:hAnsi="Times New Roman"/>
          <w:b/>
          <w:bCs/>
          <w:sz w:val="24"/>
          <w:szCs w:val="24"/>
        </w:rPr>
      </w:pPr>
    </w:p>
    <w:p w14:paraId="7D5FF164" w14:textId="77777777" w:rsidR="00393B54" w:rsidRPr="00393B54" w:rsidRDefault="00393B54" w:rsidP="00393B54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393B54">
        <w:t xml:space="preserve">ALCALAY, Y., TSURIM, I. &amp; OVADIA, O. 2018. Female mosquitoes disperse further when they develop under predation risk. </w:t>
      </w:r>
      <w:r w:rsidRPr="00393B54">
        <w:rPr>
          <w:i/>
        </w:rPr>
        <w:t>Behavioral Ecology,</w:t>
      </w:r>
      <w:r w:rsidRPr="00393B54">
        <w:t xml:space="preserve"> 29</w:t>
      </w:r>
      <w:r w:rsidRPr="00393B54">
        <w:rPr>
          <w:b/>
        </w:rPr>
        <w:t>,</w:t>
      </w:r>
      <w:r w:rsidRPr="00393B54">
        <w:t xml:space="preserve"> 1402-1408.</w:t>
      </w:r>
    </w:p>
    <w:p w14:paraId="2122B7AB" w14:textId="77777777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t xml:space="preserve">ALCALAY, Y., TSURIM, I. &amp; OVADIA, O. 2019. Multi-scale oviposition site selection in two mosquito species. </w:t>
      </w:r>
      <w:r w:rsidRPr="00393B54">
        <w:rPr>
          <w:i/>
        </w:rPr>
        <w:t>Ecological Entomology,</w:t>
      </w:r>
      <w:r w:rsidRPr="00393B54">
        <w:t xml:space="preserve"> 44</w:t>
      </w:r>
      <w:r w:rsidRPr="00393B54">
        <w:rPr>
          <w:b/>
        </w:rPr>
        <w:t>,</w:t>
      </w:r>
      <w:r w:rsidRPr="00393B54">
        <w:t xml:space="preserve"> 347-356.</w:t>
      </w:r>
    </w:p>
    <w:p w14:paraId="59D231D1" w14:textId="77777777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t xml:space="preserve">ARAV, D. &amp; BLAUSTEIN, L. 2006. Effects of pool depth and risk of predation on oviposition habitat selection by temporary pool dipterans. </w:t>
      </w:r>
      <w:r w:rsidRPr="00393B54">
        <w:rPr>
          <w:i/>
        </w:rPr>
        <w:t>Journal of Medical Entomology,</w:t>
      </w:r>
      <w:r w:rsidRPr="00393B54">
        <w:t xml:space="preserve"> 43</w:t>
      </w:r>
      <w:r w:rsidRPr="00393B54">
        <w:rPr>
          <w:b/>
        </w:rPr>
        <w:t>,</w:t>
      </w:r>
      <w:r w:rsidRPr="00393B54">
        <w:t xml:space="preserve"> 493-497.</w:t>
      </w:r>
    </w:p>
    <w:p w14:paraId="738F0BDC" w14:textId="77777777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t xml:space="preserve">BEKETOV, M. A. &amp; LIESS, M. 2007. Predation risk perception and food scarcity induce alterations of life-cycle traits of the mosquito Culex pipens. </w:t>
      </w:r>
      <w:r w:rsidRPr="00393B54">
        <w:rPr>
          <w:i/>
        </w:rPr>
        <w:t>Ecological Entomology,</w:t>
      </w:r>
      <w:r w:rsidRPr="00393B54">
        <w:t xml:space="preserve"> 32</w:t>
      </w:r>
      <w:r w:rsidRPr="00393B54">
        <w:rPr>
          <w:b/>
        </w:rPr>
        <w:t>,</w:t>
      </w:r>
      <w:r w:rsidRPr="00393B54">
        <w:t xml:space="preserve"> 405-410.</w:t>
      </w:r>
    </w:p>
    <w:p w14:paraId="5303CC08" w14:textId="77777777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t xml:space="preserve">BLAUSTEIN, L., BLAUSTEIN, J. &amp; CHASE, J. 2005. Chemical detection of the predator Notonecta irrorata by ovipositing Culex mosquitoes. </w:t>
      </w:r>
      <w:r w:rsidRPr="00393B54">
        <w:rPr>
          <w:i/>
        </w:rPr>
        <w:t>Journal of Vector Ecology,</w:t>
      </w:r>
      <w:r w:rsidRPr="00393B54">
        <w:t xml:space="preserve"> 30</w:t>
      </w:r>
      <w:r w:rsidRPr="00393B54">
        <w:rPr>
          <w:b/>
        </w:rPr>
        <w:t>,</w:t>
      </w:r>
      <w:r w:rsidRPr="00393B54">
        <w:t xml:space="preserve"> 299-301.</w:t>
      </w:r>
    </w:p>
    <w:p w14:paraId="4B17B552" w14:textId="579AE8DE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t xml:space="preserve">BLAUSTEIN, L. &amp; MARGALIT, J. 1996. Priority </w:t>
      </w:r>
      <w:r w:rsidR="001B2977">
        <w:t>e</w:t>
      </w:r>
      <w:r w:rsidRPr="00393B54">
        <w:t xml:space="preserve">ffects in </w:t>
      </w:r>
      <w:r w:rsidR="001B2977">
        <w:t>t</w:t>
      </w:r>
      <w:r w:rsidRPr="00393B54">
        <w:t xml:space="preserve">emporary </w:t>
      </w:r>
      <w:r w:rsidR="001B2977">
        <w:t>p</w:t>
      </w:r>
      <w:r w:rsidRPr="00393B54">
        <w:t xml:space="preserve">ools: Nature and </w:t>
      </w:r>
      <w:r w:rsidR="001B2977">
        <w:t>o</w:t>
      </w:r>
      <w:r w:rsidRPr="00393B54">
        <w:t xml:space="preserve">utcome of </w:t>
      </w:r>
      <w:r w:rsidR="001B2977">
        <w:t>m</w:t>
      </w:r>
      <w:r w:rsidRPr="00393B54">
        <w:t xml:space="preserve">osquito </w:t>
      </w:r>
      <w:r w:rsidR="001B2977">
        <w:t>l</w:t>
      </w:r>
      <w:r w:rsidRPr="00393B54">
        <w:t>arva-</w:t>
      </w:r>
      <w:r w:rsidR="001B2977">
        <w:t>t</w:t>
      </w:r>
      <w:r w:rsidRPr="00393B54">
        <w:t xml:space="preserve">oad </w:t>
      </w:r>
      <w:r w:rsidR="001B2977">
        <w:t>t</w:t>
      </w:r>
      <w:r w:rsidRPr="00393B54">
        <w:t xml:space="preserve">adpole </w:t>
      </w:r>
      <w:r w:rsidR="001B2977">
        <w:t>i</w:t>
      </w:r>
      <w:r w:rsidRPr="00393B54">
        <w:t xml:space="preserve">nteractions </w:t>
      </w:r>
      <w:r w:rsidR="001B2977">
        <w:t>d</w:t>
      </w:r>
      <w:r w:rsidRPr="00393B54">
        <w:t xml:space="preserve">epend on </w:t>
      </w:r>
      <w:r w:rsidR="001B2977">
        <w:t>o</w:t>
      </w:r>
      <w:r w:rsidRPr="00393B54">
        <w:t xml:space="preserve">rder of </w:t>
      </w:r>
      <w:r w:rsidR="001B2977">
        <w:t>e</w:t>
      </w:r>
      <w:r w:rsidRPr="00393B54">
        <w:t xml:space="preserve">ntrance. </w:t>
      </w:r>
      <w:r w:rsidRPr="00393B54">
        <w:rPr>
          <w:i/>
        </w:rPr>
        <w:t>Journal of Animal Ecology,</w:t>
      </w:r>
      <w:r w:rsidRPr="00393B54">
        <w:t xml:space="preserve"> 65</w:t>
      </w:r>
      <w:r w:rsidRPr="00393B54">
        <w:rPr>
          <w:b/>
        </w:rPr>
        <w:t>,</w:t>
      </w:r>
      <w:r w:rsidRPr="00393B54">
        <w:t xml:space="preserve"> 77-84.</w:t>
      </w:r>
    </w:p>
    <w:p w14:paraId="2F7A68E1" w14:textId="77777777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t xml:space="preserve">BOND, J. G., ARREDONDO-JIMENEZ, J. I., RODRIGUEZ, M. H., QUIROZ-MARTINEZ, H. &amp; WILLIAMS, T. 2005. Oviposition habitat selection for a predator refuge and food source in a mosquito. </w:t>
      </w:r>
      <w:r w:rsidRPr="00393B54">
        <w:rPr>
          <w:i/>
        </w:rPr>
        <w:t>Ecological Entomology,</w:t>
      </w:r>
      <w:r w:rsidRPr="00393B54">
        <w:t xml:space="preserve"> 30</w:t>
      </w:r>
      <w:r w:rsidRPr="00393B54">
        <w:rPr>
          <w:b/>
        </w:rPr>
        <w:t>,</w:t>
      </w:r>
      <w:r w:rsidRPr="00393B54">
        <w:t xml:space="preserve"> 255-263.</w:t>
      </w:r>
    </w:p>
    <w:p w14:paraId="227D1264" w14:textId="77777777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t xml:space="preserve">BOWATTE, G., PERERA, P., SENEVIRATHNE, G., MEEGASKUMBURA, S. &amp; MEEGASKUMBURA, M. 2013. Tadpoles as dengue mosquito (Aedes aegypti) egg predators. </w:t>
      </w:r>
      <w:r w:rsidRPr="00393B54">
        <w:rPr>
          <w:i/>
        </w:rPr>
        <w:t>Biological Control,</w:t>
      </w:r>
      <w:r w:rsidRPr="00393B54">
        <w:t xml:space="preserve"> 67</w:t>
      </w:r>
      <w:r w:rsidRPr="00393B54">
        <w:rPr>
          <w:b/>
        </w:rPr>
        <w:t>,</w:t>
      </w:r>
      <w:r w:rsidRPr="00393B54">
        <w:t xml:space="preserve"> 469-474.</w:t>
      </w:r>
    </w:p>
    <w:p w14:paraId="6DD66E3A" w14:textId="77777777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t xml:space="preserve">BUCCIARELLI, G. M., SUH, D., LAMB, A. D., ROBERTS, D., SHARPTON, D., SHAFFER, H. B., FISHER, R. N. &amp; KATS, L. B. 2019. Assessing effects of non-native crayfish on mosquito survival. </w:t>
      </w:r>
      <w:r w:rsidRPr="00393B54">
        <w:rPr>
          <w:i/>
        </w:rPr>
        <w:t>Conservation Biology,</w:t>
      </w:r>
      <w:r w:rsidRPr="00393B54">
        <w:t xml:space="preserve"> 33</w:t>
      </w:r>
      <w:r w:rsidRPr="00393B54">
        <w:rPr>
          <w:b/>
        </w:rPr>
        <w:t>,</w:t>
      </w:r>
      <w:r w:rsidRPr="00393B54">
        <w:t xml:space="preserve"> 122-131.</w:t>
      </w:r>
    </w:p>
    <w:p w14:paraId="47FBE081" w14:textId="77777777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t xml:space="preserve">CALLIARI, D., SANZ, K., MARTINEZ, M., CERVETTO, G., GOMEZ, M. &amp; BASSO, C. 2003. Comparison of the predation rate of freshwater cyclopoid copepod species on larvae of the mosquito Culex pipiens. </w:t>
      </w:r>
      <w:r w:rsidRPr="00393B54">
        <w:rPr>
          <w:i/>
        </w:rPr>
        <w:t>Medical and veterinary entomology,</w:t>
      </w:r>
      <w:r w:rsidRPr="00393B54">
        <w:t xml:space="preserve"> 17</w:t>
      </w:r>
      <w:r w:rsidRPr="00393B54">
        <w:rPr>
          <w:b/>
        </w:rPr>
        <w:t>,</w:t>
      </w:r>
      <w:r w:rsidRPr="00393B54">
        <w:t xml:space="preserve"> 339-342.</w:t>
      </w:r>
    </w:p>
    <w:p w14:paraId="50BEEE3C" w14:textId="77777777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lastRenderedPageBreak/>
        <w:t xml:space="preserve">CHANDRASEGARAN, K., SINGH, A., LAHA, M. &amp; QUADER, S. 2018. Playing it safe? Behavioural responses of mosquito larvae encountering a fish predator. </w:t>
      </w:r>
      <w:r w:rsidRPr="00393B54">
        <w:rPr>
          <w:i/>
        </w:rPr>
        <w:t>Ethology Ecology &amp; Evolution,</w:t>
      </w:r>
      <w:r w:rsidRPr="00393B54">
        <w:t xml:space="preserve"> 30</w:t>
      </w:r>
      <w:r w:rsidRPr="00393B54">
        <w:rPr>
          <w:b/>
        </w:rPr>
        <w:t>,</w:t>
      </w:r>
      <w:r w:rsidRPr="00393B54">
        <w:t xml:space="preserve"> 70-87.</w:t>
      </w:r>
    </w:p>
    <w:p w14:paraId="3394F5F6" w14:textId="77777777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t xml:space="preserve">CHANSANG, U. R., BHUMIRATANA, A. &amp; KITTAYAPONG, P. 2004. Combination of Mesocyclops thermocyclopoides and Bacillus thuringiensis var. israelensis: A better approach for the control of Aedes aegypti larvae in water containers. </w:t>
      </w:r>
      <w:r w:rsidRPr="00393B54">
        <w:rPr>
          <w:i/>
        </w:rPr>
        <w:t>Journal of Vector Ecology,</w:t>
      </w:r>
      <w:r w:rsidRPr="00393B54">
        <w:t xml:space="preserve"> 29</w:t>
      </w:r>
      <w:r w:rsidRPr="00393B54">
        <w:rPr>
          <w:b/>
        </w:rPr>
        <w:t>,</w:t>
      </w:r>
      <w:r w:rsidRPr="00393B54">
        <w:t xml:space="preserve"> 218-226.</w:t>
      </w:r>
    </w:p>
    <w:p w14:paraId="36C88C24" w14:textId="77777777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t xml:space="preserve">CUTHBERT, R. N., DALU, T., WASSERMAN, R. J., COUGHLAN, N. E., CALLAGHAN, A., WEYL, O. L. F. &amp; DICK, J. T. A. 2018. Muddy waters: Efficacious predation of container-breeding mosquitoes by a newly-described calanoid copepod across differential water clarities. </w:t>
      </w:r>
      <w:r w:rsidRPr="00393B54">
        <w:rPr>
          <w:i/>
        </w:rPr>
        <w:t>Biological Control,</w:t>
      </w:r>
      <w:r w:rsidRPr="00393B54">
        <w:t xml:space="preserve"> 127</w:t>
      </w:r>
      <w:r w:rsidRPr="00393B54">
        <w:rPr>
          <w:b/>
        </w:rPr>
        <w:t>,</w:t>
      </w:r>
      <w:r w:rsidRPr="00393B54">
        <w:t xml:space="preserve"> 25-30.</w:t>
      </w:r>
    </w:p>
    <w:p w14:paraId="74F0677B" w14:textId="77777777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t xml:space="preserve">CUTHBERT, R. N., DALU, T., WASSERMAN, R. J., WEYL, O. L. F., CALLAGHAN, A., FRONEMAN, W. &amp; DICK, J. T. A. 2019a. Sex-skewed trophic impacts in ephemeral wetlands. </w:t>
      </w:r>
      <w:r w:rsidRPr="00393B54">
        <w:rPr>
          <w:i/>
        </w:rPr>
        <w:t>Freshwater Biology,</w:t>
      </w:r>
      <w:r w:rsidRPr="00393B54">
        <w:t xml:space="preserve"> 64</w:t>
      </w:r>
      <w:r w:rsidRPr="00393B54">
        <w:rPr>
          <w:b/>
        </w:rPr>
        <w:t>,</w:t>
      </w:r>
      <w:r w:rsidRPr="00393B54">
        <w:t xml:space="preserve"> 359-366.</w:t>
      </w:r>
    </w:p>
    <w:p w14:paraId="014D6F78" w14:textId="77777777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t xml:space="preserve">CUTHBERT, R. N., ORTIZ-PEREA, N., DICK, J. T. A. &amp; CALLAGHAN, A. 2019b. Elusive enemies: Consumptive and ovipositional effects on mosquitoes by predatory midge larvae are enhanced in dyed environments. </w:t>
      </w:r>
      <w:r w:rsidRPr="00393B54">
        <w:rPr>
          <w:i/>
        </w:rPr>
        <w:t>Biological Control,</w:t>
      </w:r>
      <w:r w:rsidRPr="00393B54">
        <w:t xml:space="preserve"> 132</w:t>
      </w:r>
      <w:r w:rsidRPr="00393B54">
        <w:rPr>
          <w:b/>
        </w:rPr>
        <w:t>,</w:t>
      </w:r>
      <w:r w:rsidRPr="00393B54">
        <w:t xml:space="preserve"> 116-121.</w:t>
      </w:r>
    </w:p>
    <w:p w14:paraId="073E6393" w14:textId="77777777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t xml:space="preserve">DE VALDEZ, M. R. 2007. Predator avoidance behavior of Aedes aegypti mosquito larvae infected with mermithid nematodes (Nematoda: Mermithidae). </w:t>
      </w:r>
      <w:r w:rsidRPr="00393B54">
        <w:rPr>
          <w:i/>
        </w:rPr>
        <w:t>J Vector Ecol,</w:t>
      </w:r>
      <w:r w:rsidRPr="00393B54">
        <w:t xml:space="preserve"> 32</w:t>
      </w:r>
      <w:r w:rsidRPr="00393B54">
        <w:rPr>
          <w:b/>
        </w:rPr>
        <w:t>,</w:t>
      </w:r>
      <w:r w:rsidRPr="00393B54">
        <w:t xml:space="preserve"> 150-3.</w:t>
      </w:r>
    </w:p>
    <w:p w14:paraId="30EB09A9" w14:textId="77777777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t xml:space="preserve">DIENG, H., BOOTS, M., TUNO, N., TSUDA, Y. &amp; TAKAGI, M. 2002. A laboratory and field evaluation of Macrocyclops distinctus, Megacyclops viridis and Mesocyclops pehpeiensis as control agents of the dengue vector Aedes albopictus in a peridomestic area in Nagasaki, Japan. </w:t>
      </w:r>
      <w:r w:rsidRPr="00393B54">
        <w:rPr>
          <w:i/>
        </w:rPr>
        <w:t>Medical and Veterinary Entomology,</w:t>
      </w:r>
      <w:r w:rsidRPr="00393B54">
        <w:t xml:space="preserve"> 16</w:t>
      </w:r>
      <w:r w:rsidRPr="00393B54">
        <w:rPr>
          <w:b/>
        </w:rPr>
        <w:t>,</w:t>
      </w:r>
      <w:r w:rsidRPr="00393B54">
        <w:t xml:space="preserve"> 285-291.</w:t>
      </w:r>
    </w:p>
    <w:p w14:paraId="466A5348" w14:textId="77777777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t xml:space="preserve">DIENG, H., BOOTS, M., TUNO, N., TSUDA, Y. &amp; TAKAGI, M. 2003. Life history effects of prey choice by copepods: Implications for biocontrol of vector mosquitoes. </w:t>
      </w:r>
      <w:r w:rsidRPr="00393B54">
        <w:rPr>
          <w:i/>
        </w:rPr>
        <w:t>Journal of the American Mosquito Control Association,</w:t>
      </w:r>
      <w:r w:rsidRPr="00393B54">
        <w:t xml:space="preserve"> 19</w:t>
      </w:r>
      <w:r w:rsidRPr="00393B54">
        <w:rPr>
          <w:b/>
        </w:rPr>
        <w:t>,</w:t>
      </w:r>
      <w:r w:rsidRPr="00393B54">
        <w:t xml:space="preserve"> 67-73.</w:t>
      </w:r>
    </w:p>
    <w:p w14:paraId="182503AE" w14:textId="77777777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t xml:space="preserve">FARAJOLLAHI, A., KESAVARAJU, B., NELDER, M. P., CRANS, S. C. &amp; GAUGLER, R. 2009. An unusual larval collection and survival of Orthopodomyia signifera in the presence of the predator Toxorhynchites rutilus septentrionalis. </w:t>
      </w:r>
      <w:r w:rsidRPr="00393B54">
        <w:rPr>
          <w:i/>
        </w:rPr>
        <w:t>J Am Mosq Control Assoc,</w:t>
      </w:r>
      <w:r w:rsidRPr="00393B54">
        <w:t xml:space="preserve"> 25</w:t>
      </w:r>
      <w:r w:rsidRPr="00393B54">
        <w:rPr>
          <w:b/>
        </w:rPr>
        <w:t>,</w:t>
      </w:r>
      <w:r w:rsidRPr="00393B54">
        <w:t xml:space="preserve"> 370-3.</w:t>
      </w:r>
    </w:p>
    <w:p w14:paraId="666275DE" w14:textId="77777777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t xml:space="preserve">FISCHER, S., PEREYRA, D. &amp; FERNÁNDEZ, L. 2012. Predation ability and non-consumptive effects of Notonecta sellata (Heteroptera: Notonectidae) on immature stages of Culex pipiens (Diptera: Culicidae). </w:t>
      </w:r>
      <w:r w:rsidRPr="00393B54">
        <w:rPr>
          <w:i/>
        </w:rPr>
        <w:t>Journal of Vector Ecology,</w:t>
      </w:r>
      <w:r w:rsidRPr="00393B54">
        <w:t xml:space="preserve"> 37</w:t>
      </w:r>
      <w:r w:rsidRPr="00393B54">
        <w:rPr>
          <w:b/>
        </w:rPr>
        <w:t>,</w:t>
      </w:r>
      <w:r w:rsidRPr="00393B54">
        <w:t xml:space="preserve"> 245-251.</w:t>
      </w:r>
    </w:p>
    <w:p w14:paraId="4F10F2F9" w14:textId="77777777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t xml:space="preserve">FONTANA-BRIA, L., SELFA, J., TUR, C. &amp; FRAGO, E. 2017. Early exposure to predation risk carries over metamorphosis in two distantly related freshwater insects. </w:t>
      </w:r>
      <w:r w:rsidRPr="00393B54">
        <w:rPr>
          <w:i/>
        </w:rPr>
        <w:t>Ecological Entomology,</w:t>
      </w:r>
      <w:r w:rsidRPr="00393B54">
        <w:t xml:space="preserve"> 42</w:t>
      </w:r>
      <w:r w:rsidRPr="00393B54">
        <w:rPr>
          <w:b/>
        </w:rPr>
        <w:t>,</w:t>
      </w:r>
      <w:r w:rsidRPr="00393B54">
        <w:t xml:space="preserve"> 255-262.</w:t>
      </w:r>
    </w:p>
    <w:p w14:paraId="4139CF31" w14:textId="77777777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t xml:space="preserve">FUTAMI, K., SONYE, G., AKWEYWA, P., KANEKO, S. &amp; MINAKAWA, N. 2008. Diving behavior in Anopheles gambiae (Diptera: Culicidae): avoidance of a predacious wolf spider (Araneae: Lycosidae) in relation to life stage and water depth. </w:t>
      </w:r>
      <w:r w:rsidRPr="00393B54">
        <w:rPr>
          <w:i/>
        </w:rPr>
        <w:t>J Med Entomol,</w:t>
      </w:r>
      <w:r w:rsidRPr="00393B54">
        <w:t xml:space="preserve"> 45</w:t>
      </w:r>
      <w:r w:rsidRPr="00393B54">
        <w:rPr>
          <w:b/>
        </w:rPr>
        <w:t>,</w:t>
      </w:r>
      <w:r w:rsidRPr="00393B54">
        <w:t xml:space="preserve"> 1050-6.</w:t>
      </w:r>
    </w:p>
    <w:p w14:paraId="3380D1CE" w14:textId="77777777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t xml:space="preserve">GRILL, C. P. &amp; JULIANO, S. A. 1996. Predicting species interactions based on behaviour: Predation and competition in container-dwelling mosquitoes. </w:t>
      </w:r>
      <w:r w:rsidRPr="00393B54">
        <w:rPr>
          <w:i/>
        </w:rPr>
        <w:t>Journal of Animal Ecology,</w:t>
      </w:r>
      <w:r w:rsidRPr="00393B54">
        <w:t xml:space="preserve"> 65</w:t>
      </w:r>
      <w:r w:rsidRPr="00393B54">
        <w:rPr>
          <w:b/>
        </w:rPr>
        <w:t>,</w:t>
      </w:r>
      <w:r w:rsidRPr="00393B54">
        <w:t xml:space="preserve"> 63-76.</w:t>
      </w:r>
    </w:p>
    <w:p w14:paraId="2DE48A83" w14:textId="4D3B1E0E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t xml:space="preserve">GRISWOLD, M. W. &amp; LOUNIBOS, L. P. 2005. Competitive </w:t>
      </w:r>
      <w:r w:rsidR="0060578F">
        <w:t>o</w:t>
      </w:r>
      <w:r w:rsidRPr="00393B54">
        <w:t xml:space="preserve">utcomes of </w:t>
      </w:r>
      <w:r w:rsidR="0060578F">
        <w:t>a</w:t>
      </w:r>
      <w:r w:rsidRPr="00393B54">
        <w:t xml:space="preserve">quatic </w:t>
      </w:r>
      <w:r w:rsidR="0060578F">
        <w:t>c</w:t>
      </w:r>
      <w:r w:rsidRPr="00393B54">
        <w:t xml:space="preserve">ontainer Diptera </w:t>
      </w:r>
      <w:r w:rsidR="0060578F">
        <w:t>d</w:t>
      </w:r>
      <w:r w:rsidRPr="00393B54">
        <w:t xml:space="preserve">epend on </w:t>
      </w:r>
      <w:r w:rsidR="0060578F">
        <w:t>p</w:t>
      </w:r>
      <w:r w:rsidRPr="00393B54">
        <w:t xml:space="preserve">redation and </w:t>
      </w:r>
      <w:r w:rsidR="0060578F">
        <w:t>r</w:t>
      </w:r>
      <w:r w:rsidRPr="00393B54">
        <w:t xml:space="preserve">esource </w:t>
      </w:r>
      <w:r w:rsidR="0060578F">
        <w:t>l</w:t>
      </w:r>
      <w:r w:rsidRPr="00393B54">
        <w:t xml:space="preserve">evels. </w:t>
      </w:r>
      <w:r w:rsidRPr="00393B54">
        <w:rPr>
          <w:i/>
        </w:rPr>
        <w:t>Annals of the Entomological Society of America,</w:t>
      </w:r>
      <w:r w:rsidRPr="00393B54">
        <w:t xml:space="preserve"> 98</w:t>
      </w:r>
      <w:r w:rsidRPr="00393B54">
        <w:rPr>
          <w:b/>
        </w:rPr>
        <w:t>,</w:t>
      </w:r>
      <w:r w:rsidRPr="00393B54">
        <w:t xml:space="preserve"> 673-681.</w:t>
      </w:r>
    </w:p>
    <w:p w14:paraId="008F95DC" w14:textId="77777777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t xml:space="preserve">IRWIN, P. &amp; PASKEWITZ, S. 2009. Investigation of fathead minnows (Pimephales promelas) as a biological control agent of Culex mosquitoes under laboratory and field conditions. </w:t>
      </w:r>
      <w:r w:rsidRPr="00393B54">
        <w:rPr>
          <w:i/>
        </w:rPr>
        <w:t>J Am Mosq Control Assoc,</w:t>
      </w:r>
      <w:r w:rsidRPr="00393B54">
        <w:t xml:space="preserve"> 25</w:t>
      </w:r>
      <w:r w:rsidRPr="00393B54">
        <w:rPr>
          <w:b/>
        </w:rPr>
        <w:t>,</w:t>
      </w:r>
      <w:r w:rsidRPr="00393B54">
        <w:t xml:space="preserve"> 301-9.</w:t>
      </w:r>
    </w:p>
    <w:p w14:paraId="39674977" w14:textId="77777777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t xml:space="preserve">KALIMUTHU, K., PANNEERSELVAM, D. C., CHOU, C., LIN, S.-M., TSENG, L.-C., TSAI, K.-H., MURUGAN, K. &amp; HWANG, J.-S. 2017. Predatory efficiency of the copepod Megacyclops formosanus and toxic effect of the red alga Gracilaria firma-synthesized silver nanoparticles against the dengue vector Aedes aegypti. </w:t>
      </w:r>
      <w:r w:rsidRPr="00393B54">
        <w:rPr>
          <w:i/>
        </w:rPr>
        <w:t>Hydrobiologia,</w:t>
      </w:r>
      <w:r w:rsidRPr="00393B54">
        <w:t xml:space="preserve"> 785.</w:t>
      </w:r>
    </w:p>
    <w:p w14:paraId="76A744A1" w14:textId="77777777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lastRenderedPageBreak/>
        <w:t xml:space="preserve">KNIGHT, T. M., CHASE, J. M., GOSS, C. W. &amp; KNIGHT, J. J. 2004. Effects of interspecific competition, predation, and their interaction on survival and development time of immature Anopheles quadrimaculatus. </w:t>
      </w:r>
      <w:r w:rsidRPr="00393B54">
        <w:rPr>
          <w:i/>
        </w:rPr>
        <w:t>J Vector Ecol,</w:t>
      </w:r>
      <w:r w:rsidRPr="00393B54">
        <w:t xml:space="preserve"> 29</w:t>
      </w:r>
      <w:r w:rsidRPr="00393B54">
        <w:rPr>
          <w:b/>
        </w:rPr>
        <w:t>,</w:t>
      </w:r>
      <w:r w:rsidRPr="00393B54">
        <w:t xml:space="preserve"> 277-84.</w:t>
      </w:r>
    </w:p>
    <w:p w14:paraId="5D6DB627" w14:textId="77777777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t xml:space="preserve">KRAUS, J. M. &amp; VONESH, J. R. 2010. Feedbacks between community assembly and habitat selection shape variation in local colonization. </w:t>
      </w:r>
      <w:r w:rsidRPr="00393B54">
        <w:rPr>
          <w:i/>
        </w:rPr>
        <w:t>Journal of Animal Ecology,</w:t>
      </w:r>
      <w:r w:rsidRPr="00393B54">
        <w:t xml:space="preserve"> 79</w:t>
      </w:r>
      <w:r w:rsidRPr="00393B54">
        <w:rPr>
          <w:b/>
        </w:rPr>
        <w:t>,</w:t>
      </w:r>
      <w:r w:rsidRPr="00393B54">
        <w:t xml:space="preserve"> 795-802.</w:t>
      </w:r>
    </w:p>
    <w:p w14:paraId="517B05CE" w14:textId="77777777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t xml:space="preserve">KROL, L., GORSICH, E. E., HUNTING, E. R., GOVENDER, D., VAN BODEGOM, P. M. &amp; SCHRAMA, M. 2019. Eutrophication governs predator-prey interactions and temperature effects in Aedes aegypti populations. </w:t>
      </w:r>
      <w:r w:rsidRPr="00393B54">
        <w:rPr>
          <w:i/>
        </w:rPr>
        <w:t>Parasites &amp; Vectors,</w:t>
      </w:r>
      <w:r w:rsidRPr="00393B54">
        <w:t xml:space="preserve"> 12.</w:t>
      </w:r>
    </w:p>
    <w:p w14:paraId="50E5A49D" w14:textId="77777777" w:rsidR="00393B54" w:rsidRPr="00E12405" w:rsidRDefault="00393B54" w:rsidP="00393B54">
      <w:pPr>
        <w:pStyle w:val="EndNoteBibliography"/>
        <w:spacing w:after="0"/>
        <w:ind w:left="720" w:hanging="720"/>
        <w:rPr>
          <w:lang w:val="fr-FR"/>
        </w:rPr>
      </w:pPr>
      <w:r w:rsidRPr="00393B54">
        <w:t xml:space="preserve">KWEKA, E. J., ZHOU, G. F., GILBREATH, T. M., AFRANE, Y., NYINDO, M., GITHEKO, A. K. &amp; YAN, G. Y. 2011. Predation efficiency of Anopheles gambiae larvae by aquatic predators in western Kenya highlands. </w:t>
      </w:r>
      <w:r w:rsidRPr="00E12405">
        <w:rPr>
          <w:i/>
          <w:lang w:val="fr-FR"/>
        </w:rPr>
        <w:t>Parasites &amp; Vectors,</w:t>
      </w:r>
      <w:r w:rsidRPr="00E12405">
        <w:rPr>
          <w:lang w:val="fr-FR"/>
        </w:rPr>
        <w:t xml:space="preserve"> 4.</w:t>
      </w:r>
    </w:p>
    <w:p w14:paraId="7D4D9C53" w14:textId="77777777" w:rsidR="00393B54" w:rsidRPr="00393B54" w:rsidRDefault="00393B54" w:rsidP="00393B54">
      <w:pPr>
        <w:pStyle w:val="EndNoteBibliography"/>
        <w:spacing w:after="0"/>
        <w:ind w:left="720" w:hanging="720"/>
      </w:pPr>
      <w:r w:rsidRPr="00E12405">
        <w:rPr>
          <w:lang w:val="fr-FR"/>
        </w:rPr>
        <w:t xml:space="preserve">MARTEN, G. G., NGUYEN, M., MASON, B. J. &amp; NGO, G. 2000a. </w:t>
      </w:r>
      <w:r w:rsidRPr="00393B54">
        <w:t xml:space="preserve">Natural control of Culex quinquefasciatus larvae in residential ditches by the copepod Macrocyclops albidus. </w:t>
      </w:r>
      <w:r w:rsidRPr="00393B54">
        <w:rPr>
          <w:i/>
        </w:rPr>
        <w:t>Journal of Vector Ecology,</w:t>
      </w:r>
      <w:r w:rsidRPr="00393B54">
        <w:t xml:space="preserve"> 25</w:t>
      </w:r>
      <w:r w:rsidRPr="00393B54">
        <w:rPr>
          <w:b/>
        </w:rPr>
        <w:t>,</w:t>
      </w:r>
      <w:r w:rsidRPr="00393B54">
        <w:t xml:space="preserve"> 7-15.</w:t>
      </w:r>
    </w:p>
    <w:p w14:paraId="4DB46DFA" w14:textId="77777777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t xml:space="preserve">MARTEN, G. G., NGUYEN, M. &amp; NGO, G. 2000b. Copepod predation on Anopheles quadrimaculatus larvae in rice fields. </w:t>
      </w:r>
      <w:r w:rsidRPr="00393B54">
        <w:rPr>
          <w:i/>
        </w:rPr>
        <w:t>Journal of Vector Ecology,</w:t>
      </w:r>
      <w:r w:rsidRPr="00393B54">
        <w:t xml:space="preserve"> 25</w:t>
      </w:r>
      <w:r w:rsidRPr="00393B54">
        <w:rPr>
          <w:b/>
        </w:rPr>
        <w:t>,</w:t>
      </w:r>
      <w:r w:rsidRPr="00393B54">
        <w:t xml:space="preserve"> 1-6.</w:t>
      </w:r>
    </w:p>
    <w:p w14:paraId="05B10E80" w14:textId="77777777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t xml:space="preserve">MERCER, D. R., WETTACH, G. R. &amp; SMITH, J. L. 2005. Effects of larval density and predation by Toxorhynchites amboinensis on Aedes polynesiensis (Diptera : culicidae) developing in coconuts. </w:t>
      </w:r>
      <w:r w:rsidRPr="00393B54">
        <w:rPr>
          <w:i/>
        </w:rPr>
        <w:t>Journal of the American Mosquito Control Association,</w:t>
      </w:r>
      <w:r w:rsidRPr="00393B54">
        <w:t xml:space="preserve"> 21</w:t>
      </w:r>
      <w:r w:rsidRPr="00393B54">
        <w:rPr>
          <w:b/>
        </w:rPr>
        <w:t>,</w:t>
      </w:r>
      <w:r w:rsidRPr="00393B54">
        <w:t xml:space="preserve"> 425-431.</w:t>
      </w:r>
    </w:p>
    <w:p w14:paraId="383B95E7" w14:textId="77777777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t xml:space="preserve">MICIELI, M. V., MARTI, G. &amp; GARCÍA, J. J. 2002. Laboratory evaluation of Mesocyclops annulatus (Wierzejski, 1892) (Copepoda: Cyclopidea) as a predator of container-breeding mosquitoes in Argentina. </w:t>
      </w:r>
      <w:r w:rsidRPr="00393B54">
        <w:rPr>
          <w:i/>
        </w:rPr>
        <w:t>Mem Inst Oswaldo Cruz,</w:t>
      </w:r>
      <w:r w:rsidRPr="00393B54">
        <w:t xml:space="preserve"> 97</w:t>
      </w:r>
      <w:r w:rsidRPr="00393B54">
        <w:rPr>
          <w:b/>
        </w:rPr>
        <w:t>,</w:t>
      </w:r>
      <w:r w:rsidRPr="00393B54">
        <w:t xml:space="preserve"> 835-8.</w:t>
      </w:r>
    </w:p>
    <w:p w14:paraId="65F0A5CB" w14:textId="77777777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t xml:space="preserve">MINAKAWA, N., FUTAMI, K., SONYE, G., AKWEYWA, P. &amp; KANEKO, S. 2007. Predatory capacity of a shorefly, Ochthera chalybescens, on malaria vectors. </w:t>
      </w:r>
      <w:r w:rsidRPr="00393B54">
        <w:rPr>
          <w:i/>
        </w:rPr>
        <w:t>Malaria Journal,</w:t>
      </w:r>
      <w:r w:rsidRPr="00393B54">
        <w:t xml:space="preserve"> 6</w:t>
      </w:r>
      <w:r w:rsidRPr="00393B54">
        <w:rPr>
          <w:b/>
        </w:rPr>
        <w:t>,</w:t>
      </w:r>
      <w:r w:rsidRPr="00393B54">
        <w:t xml:space="preserve"> 104.</w:t>
      </w:r>
    </w:p>
    <w:p w14:paraId="3A1D0AA8" w14:textId="5D229B9F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t xml:space="preserve">NANNINI, M. A. &amp; JULIANO, S. A. 1998. Effects of the </w:t>
      </w:r>
      <w:r w:rsidR="001B401F">
        <w:t>f</w:t>
      </w:r>
      <w:r w:rsidRPr="00393B54">
        <w:t xml:space="preserve">acultative </w:t>
      </w:r>
      <w:r w:rsidR="001B401F">
        <w:t>p</w:t>
      </w:r>
      <w:r w:rsidRPr="00393B54">
        <w:t xml:space="preserve">redator Anopheles barberi on </w:t>
      </w:r>
      <w:r w:rsidR="001B401F">
        <w:t>p</w:t>
      </w:r>
      <w:r w:rsidRPr="00393B54">
        <w:t xml:space="preserve">opulation </w:t>
      </w:r>
      <w:r w:rsidR="001B401F">
        <w:t>p</w:t>
      </w:r>
      <w:r w:rsidRPr="00393B54">
        <w:t xml:space="preserve">erformance of its </w:t>
      </w:r>
      <w:r w:rsidR="001B401F">
        <w:t>p</w:t>
      </w:r>
      <w:r w:rsidRPr="00393B54">
        <w:t xml:space="preserve">rey Aedes triseriatus (Diptera Culicidae). </w:t>
      </w:r>
      <w:r w:rsidRPr="00393B54">
        <w:rPr>
          <w:i/>
        </w:rPr>
        <w:t>Annals of the Entomological Society of America,</w:t>
      </w:r>
      <w:r w:rsidRPr="00393B54">
        <w:t xml:space="preserve"> 91</w:t>
      </w:r>
      <w:r w:rsidRPr="00393B54">
        <w:rPr>
          <w:b/>
        </w:rPr>
        <w:t>,</w:t>
      </w:r>
      <w:r w:rsidRPr="00393B54">
        <w:t xml:space="preserve"> 33-42.</w:t>
      </w:r>
    </w:p>
    <w:p w14:paraId="474C8DEC" w14:textId="77777777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t xml:space="preserve">OHBA, S.-Y., OHTSUKA, M., SUNAHARA, T., SONODA, Y., KAWASHIMA, E. &amp; TAKAGI, M. 2012. Differential responses to predator cues between two mosquito species breeding in different habitats. </w:t>
      </w:r>
      <w:r w:rsidRPr="00393B54">
        <w:rPr>
          <w:i/>
        </w:rPr>
        <w:t>Ecological Entomology,</w:t>
      </w:r>
      <w:r w:rsidRPr="00393B54">
        <w:t xml:space="preserve"> 37</w:t>
      </w:r>
      <w:r w:rsidRPr="00393B54">
        <w:rPr>
          <w:b/>
        </w:rPr>
        <w:t>,</w:t>
      </w:r>
      <w:r w:rsidRPr="00393B54">
        <w:t xml:space="preserve"> 410-418.</w:t>
      </w:r>
    </w:p>
    <w:p w14:paraId="3E7C7501" w14:textId="77777777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t xml:space="preserve">OP DE BEECK, L., JANSSENS, L. &amp; STOKS, R. 2016. Synthetic predator cues impair immune function and make the biological pesticide Bti more lethal for vector mosquitoes. </w:t>
      </w:r>
      <w:r w:rsidRPr="00393B54">
        <w:rPr>
          <w:i/>
        </w:rPr>
        <w:t>Ecological Applications,</w:t>
      </w:r>
      <w:r w:rsidRPr="00393B54">
        <w:t xml:space="preserve"> 26</w:t>
      </w:r>
      <w:r w:rsidRPr="00393B54">
        <w:rPr>
          <w:b/>
        </w:rPr>
        <w:t>,</w:t>
      </w:r>
      <w:r w:rsidRPr="00393B54">
        <w:t xml:space="preserve"> 355-366.</w:t>
      </w:r>
    </w:p>
    <w:p w14:paraId="1A9011EF" w14:textId="77777777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t xml:space="preserve">ORR, B. K. &amp; RESH, V. H. 1989. Experimental test of the influence of aquatic macrophyte cover on the survival of Anopheles larvae. </w:t>
      </w:r>
      <w:r w:rsidRPr="00393B54">
        <w:rPr>
          <w:i/>
        </w:rPr>
        <w:t>J Am Mosq Control Assoc,</w:t>
      </w:r>
      <w:r w:rsidRPr="00393B54">
        <w:t xml:space="preserve"> 5</w:t>
      </w:r>
      <w:r w:rsidRPr="00393B54">
        <w:rPr>
          <w:b/>
        </w:rPr>
        <w:t>,</w:t>
      </w:r>
      <w:r w:rsidRPr="00393B54">
        <w:t xml:space="preserve"> 579-85.</w:t>
      </w:r>
    </w:p>
    <w:p w14:paraId="3DBC58EC" w14:textId="77777777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t xml:space="preserve">PINTAR, M. R., BOHENEK, J. R., EVELAND, L. L. &amp; RESETARITS, W. J. 2018. Colonization across gradients of risk and reward: Nutrients and predators generate species-specific responses among aquatic insects. </w:t>
      </w:r>
      <w:r w:rsidRPr="00393B54">
        <w:rPr>
          <w:i/>
        </w:rPr>
        <w:t>Functional Ecology,</w:t>
      </w:r>
      <w:r w:rsidRPr="00393B54">
        <w:t xml:space="preserve"> 32</w:t>
      </w:r>
      <w:r w:rsidRPr="00393B54">
        <w:rPr>
          <w:b/>
        </w:rPr>
        <w:t>,</w:t>
      </w:r>
      <w:r w:rsidRPr="00393B54">
        <w:t xml:space="preserve"> 1589-1598.</w:t>
      </w:r>
    </w:p>
    <w:p w14:paraId="4BABAD22" w14:textId="77777777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t xml:space="preserve">ROBERTS, D. 2012. Responses of three species of mosquito larvae to the presence of predatory dragonfly and damselfly larvae. </w:t>
      </w:r>
      <w:r w:rsidRPr="00393B54">
        <w:rPr>
          <w:i/>
        </w:rPr>
        <w:t>Entomologia Experimentalis Et Applicata,</w:t>
      </w:r>
      <w:r w:rsidRPr="00393B54">
        <w:t xml:space="preserve"> 145</w:t>
      </w:r>
      <w:r w:rsidRPr="00393B54">
        <w:rPr>
          <w:b/>
        </w:rPr>
        <w:t>,</w:t>
      </w:r>
      <w:r w:rsidRPr="00393B54">
        <w:t xml:space="preserve"> 23-29.</w:t>
      </w:r>
    </w:p>
    <w:p w14:paraId="773B2886" w14:textId="77777777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t xml:space="preserve">ROBERTS, D. 2018. Predator feeding vibrations encourage mosquito larvae to shorten their development and so become smaller adults: Predator feeding vibrations. </w:t>
      </w:r>
      <w:r w:rsidRPr="00393B54">
        <w:rPr>
          <w:i/>
        </w:rPr>
        <w:t>Ecological Entomology</w:t>
      </w:r>
      <w:r w:rsidRPr="00393B54">
        <w:t>.</w:t>
      </w:r>
    </w:p>
    <w:p w14:paraId="1D274101" w14:textId="77777777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t xml:space="preserve">ROUX, O., VANTAUX, A., ROCHE, B., YAMEOGO, K. B., DABIRE, K. R., DIABATE, A., SIMARD, F. &amp; LEFEVRE, T. 2015. Evidence for carry-over effects of predator exposure on pathogen transmission potential. </w:t>
      </w:r>
      <w:r w:rsidRPr="00393B54">
        <w:rPr>
          <w:i/>
        </w:rPr>
        <w:t>Proceedings of the Royal Society B-Biological Sciences,</w:t>
      </w:r>
      <w:r w:rsidRPr="00393B54">
        <w:t xml:space="preserve"> 282</w:t>
      </w:r>
      <w:r w:rsidRPr="00393B54">
        <w:rPr>
          <w:b/>
        </w:rPr>
        <w:t>,</w:t>
      </w:r>
      <w:r w:rsidRPr="00393B54">
        <w:t xml:space="preserve"> 20152430.</w:t>
      </w:r>
    </w:p>
    <w:p w14:paraId="35C8A8AD" w14:textId="0149A1D3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t xml:space="preserve">RUBBO, M. J., LANTERMAN, J. L., FALCO, R. C. &amp; DANIELS, T. J. 2011. The </w:t>
      </w:r>
      <w:r w:rsidR="001B401F">
        <w:t>i</w:t>
      </w:r>
      <w:r w:rsidRPr="00393B54">
        <w:t xml:space="preserve">nfluence of </w:t>
      </w:r>
      <w:r w:rsidR="001B401F">
        <w:t>a</w:t>
      </w:r>
      <w:r w:rsidRPr="00393B54">
        <w:t xml:space="preserve">mphibians on </w:t>
      </w:r>
      <w:r w:rsidR="001B401F">
        <w:t>m</w:t>
      </w:r>
      <w:r w:rsidRPr="00393B54">
        <w:t xml:space="preserve">osquitoes in </w:t>
      </w:r>
      <w:r w:rsidR="001B401F">
        <w:t>s</w:t>
      </w:r>
      <w:r w:rsidRPr="00393B54">
        <w:t xml:space="preserve">easonal </w:t>
      </w:r>
      <w:r w:rsidR="001B401F">
        <w:t>p</w:t>
      </w:r>
      <w:r w:rsidRPr="00393B54">
        <w:t xml:space="preserve">ools: Can </w:t>
      </w:r>
      <w:r w:rsidR="001B401F">
        <w:t>w</w:t>
      </w:r>
      <w:r w:rsidRPr="00393B54">
        <w:t xml:space="preserve">etlands </w:t>
      </w:r>
      <w:r w:rsidR="001B401F">
        <w:t>p</w:t>
      </w:r>
      <w:r w:rsidRPr="00393B54">
        <w:t xml:space="preserve">rotection </w:t>
      </w:r>
      <w:r w:rsidR="001B401F">
        <w:t>h</w:t>
      </w:r>
      <w:r w:rsidRPr="00393B54">
        <w:t xml:space="preserve">elp to </w:t>
      </w:r>
      <w:r w:rsidR="001B401F">
        <w:t>m</w:t>
      </w:r>
      <w:r w:rsidRPr="00393B54">
        <w:t xml:space="preserve">inimize </w:t>
      </w:r>
      <w:r w:rsidR="001B401F">
        <w:t>d</w:t>
      </w:r>
      <w:r w:rsidRPr="00393B54">
        <w:t xml:space="preserve">isease </w:t>
      </w:r>
      <w:r w:rsidR="001B401F">
        <w:t>r</w:t>
      </w:r>
      <w:r w:rsidRPr="00393B54">
        <w:t xml:space="preserve">isk? </w:t>
      </w:r>
      <w:r w:rsidRPr="00393B54">
        <w:rPr>
          <w:i/>
        </w:rPr>
        <w:t>Wetlands,</w:t>
      </w:r>
      <w:r w:rsidRPr="00393B54">
        <w:t xml:space="preserve"> 31</w:t>
      </w:r>
      <w:r w:rsidRPr="00393B54">
        <w:rPr>
          <w:b/>
        </w:rPr>
        <w:t>,</w:t>
      </w:r>
      <w:r w:rsidRPr="00393B54">
        <w:t xml:space="preserve"> 799-804.</w:t>
      </w:r>
    </w:p>
    <w:p w14:paraId="08B3588C" w14:textId="77777777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lastRenderedPageBreak/>
        <w:t xml:space="preserve">SCHRAMA, M., GORSICH, E. E., HUNTING, E., BARMENTLO, S. H., BEECHLER, B. &amp; VAN BODEGOM, P. M. 2018. Eutrophication and predator presence overrule the effects of temperature on mosquito survival and development. </w:t>
      </w:r>
      <w:r w:rsidRPr="00393B54">
        <w:rPr>
          <w:i/>
        </w:rPr>
        <w:t>PLoS Neglected Tropical Diseases,</w:t>
      </w:r>
      <w:r w:rsidRPr="00393B54">
        <w:t xml:space="preserve"> 3.</w:t>
      </w:r>
    </w:p>
    <w:p w14:paraId="3ACCB706" w14:textId="77777777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t xml:space="preserve">SILBERBUSH, A., ABRAMSKY, Z. &amp; TSURIM, I. 2015. Effects of fish cues on mosquito larvae development. </w:t>
      </w:r>
      <w:r w:rsidRPr="00393B54">
        <w:rPr>
          <w:i/>
        </w:rPr>
        <w:t>Acta Tropica,</w:t>
      </w:r>
      <w:r w:rsidRPr="00393B54">
        <w:t xml:space="preserve"> 150</w:t>
      </w:r>
      <w:r w:rsidRPr="00393B54">
        <w:rPr>
          <w:b/>
        </w:rPr>
        <w:t>,</w:t>
      </w:r>
      <w:r w:rsidRPr="00393B54">
        <w:t xml:space="preserve"> 196-199.</w:t>
      </w:r>
    </w:p>
    <w:p w14:paraId="0B72D4DF" w14:textId="09FBAE13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t xml:space="preserve">SILBERBUSH, A. &amp; BLAUSTEIN, L. 2008. Oviposition habitat selection by a mosquito in response to a predator: </w:t>
      </w:r>
      <w:r w:rsidR="001B401F">
        <w:t>A</w:t>
      </w:r>
      <w:r w:rsidRPr="00393B54">
        <w:t xml:space="preserve">re predator-released kairomones air-borne cues? </w:t>
      </w:r>
      <w:r w:rsidRPr="00393B54">
        <w:rPr>
          <w:i/>
        </w:rPr>
        <w:t>J Vector Ecol,</w:t>
      </w:r>
      <w:r w:rsidRPr="00393B54">
        <w:t xml:space="preserve"> 33</w:t>
      </w:r>
      <w:r w:rsidRPr="00393B54">
        <w:rPr>
          <w:b/>
        </w:rPr>
        <w:t>,</w:t>
      </w:r>
      <w:r w:rsidRPr="00393B54">
        <w:t xml:space="preserve"> 208-11.</w:t>
      </w:r>
    </w:p>
    <w:p w14:paraId="4312264E" w14:textId="77777777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t xml:space="preserve">SILBERBUSH, A. &amp; BLAUSTEIN, L. 2011. Mosquito females quantify risk of predation to their progeny when selecting an oviposition site. </w:t>
      </w:r>
      <w:r w:rsidRPr="00393B54">
        <w:rPr>
          <w:i/>
        </w:rPr>
        <w:t>Functional Ecology,</w:t>
      </w:r>
      <w:r w:rsidRPr="00393B54">
        <w:t xml:space="preserve"> 25</w:t>
      </w:r>
      <w:r w:rsidRPr="00393B54">
        <w:rPr>
          <w:b/>
        </w:rPr>
        <w:t>,</w:t>
      </w:r>
      <w:r w:rsidRPr="00393B54">
        <w:t xml:space="preserve"> 1091-1095.</w:t>
      </w:r>
    </w:p>
    <w:p w14:paraId="5222CDF6" w14:textId="77777777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t xml:space="preserve">SOGHIGIAN, J., VALSDOTTIR, L. R. &amp; LIVDAHL, T. P. 2017. A parasite's modification of host behavior reduces predation on its host. </w:t>
      </w:r>
      <w:r w:rsidRPr="00393B54">
        <w:rPr>
          <w:i/>
        </w:rPr>
        <w:t>Ecology and Evolution,</w:t>
      </w:r>
      <w:r w:rsidRPr="00393B54">
        <w:t xml:space="preserve"> 7</w:t>
      </w:r>
      <w:r w:rsidRPr="00393B54">
        <w:rPr>
          <w:b/>
        </w:rPr>
        <w:t>,</w:t>
      </w:r>
      <w:r w:rsidRPr="00393B54">
        <w:t xml:space="preserve"> 1453-1461.</w:t>
      </w:r>
    </w:p>
    <w:p w14:paraId="23891A7F" w14:textId="77777777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t xml:space="preserve">STAATS, E. G., AGOSTA, S. J. &amp; VONESH, J. R. 2016. Predator diversity reduces habitat colonization by mosquitoes and midges. </w:t>
      </w:r>
      <w:r w:rsidRPr="00393B54">
        <w:rPr>
          <w:i/>
        </w:rPr>
        <w:t>Biology Letters,</w:t>
      </w:r>
      <w:r w:rsidRPr="00393B54">
        <w:t xml:space="preserve"> 12</w:t>
      </w:r>
      <w:r w:rsidRPr="00393B54">
        <w:rPr>
          <w:b/>
        </w:rPr>
        <w:t>,</w:t>
      </w:r>
      <w:r w:rsidRPr="00393B54">
        <w:t xml:space="preserve"> 20160580.</w:t>
      </w:r>
    </w:p>
    <w:p w14:paraId="34DC6851" w14:textId="4C557F97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t>STAV, G., BLAUSTEIN, L. &amp; MARGALIT, Y. 2005. I</w:t>
      </w:r>
      <w:r w:rsidR="001B401F">
        <w:t>ndividual</w:t>
      </w:r>
      <w:r w:rsidRPr="00393B54">
        <w:t xml:space="preserve"> </w:t>
      </w:r>
      <w:r w:rsidR="001B401F">
        <w:t>and</w:t>
      </w:r>
      <w:r w:rsidRPr="00393B54">
        <w:t xml:space="preserve"> </w:t>
      </w:r>
      <w:r w:rsidR="001B401F">
        <w:t>interactive</w:t>
      </w:r>
      <w:r w:rsidRPr="00393B54">
        <w:t xml:space="preserve"> </w:t>
      </w:r>
      <w:r w:rsidR="001B401F">
        <w:t>effects</w:t>
      </w:r>
      <w:r w:rsidRPr="00393B54">
        <w:t xml:space="preserve"> </w:t>
      </w:r>
      <w:r w:rsidR="001B401F">
        <w:t>of</w:t>
      </w:r>
      <w:r w:rsidRPr="00393B54">
        <w:t xml:space="preserve"> </w:t>
      </w:r>
      <w:r w:rsidR="001B401F">
        <w:t>predator</w:t>
      </w:r>
      <w:r w:rsidRPr="00393B54">
        <w:t xml:space="preserve"> </w:t>
      </w:r>
      <w:r w:rsidR="001B401F">
        <w:t>and</w:t>
      </w:r>
      <w:r w:rsidRPr="00393B54">
        <w:t xml:space="preserve"> </w:t>
      </w:r>
      <w:r w:rsidR="001B401F">
        <w:t>controphic</w:t>
      </w:r>
      <w:r w:rsidRPr="00393B54">
        <w:t xml:space="preserve"> </w:t>
      </w:r>
      <w:r w:rsidR="003D4238">
        <w:t>species</w:t>
      </w:r>
      <w:r w:rsidRPr="00393B54">
        <w:t xml:space="preserve"> </w:t>
      </w:r>
      <w:r w:rsidR="003D4238">
        <w:t>on</w:t>
      </w:r>
      <w:r w:rsidRPr="00393B54">
        <w:t xml:space="preserve"> </w:t>
      </w:r>
      <w:r w:rsidR="003D4238">
        <w:t>mosquito</w:t>
      </w:r>
      <w:r w:rsidRPr="00393B54">
        <w:t xml:space="preserve"> </w:t>
      </w:r>
      <w:r w:rsidR="003D4238">
        <w:t>populations</w:t>
      </w:r>
      <w:r w:rsidRPr="00393B54">
        <w:t xml:space="preserve">. </w:t>
      </w:r>
      <w:r w:rsidRPr="00393B54">
        <w:rPr>
          <w:i/>
        </w:rPr>
        <w:t>Ecological Applications,</w:t>
      </w:r>
      <w:r w:rsidRPr="00393B54">
        <w:t xml:space="preserve"> 15</w:t>
      </w:r>
      <w:r w:rsidRPr="00393B54">
        <w:rPr>
          <w:b/>
        </w:rPr>
        <w:t>,</w:t>
      </w:r>
      <w:r w:rsidRPr="00393B54">
        <w:t xml:space="preserve"> 587-598.</w:t>
      </w:r>
    </w:p>
    <w:p w14:paraId="6F35AB54" w14:textId="77777777" w:rsidR="00393B54" w:rsidRPr="00E12405" w:rsidRDefault="00393B54" w:rsidP="00393B54">
      <w:pPr>
        <w:pStyle w:val="EndNoteBibliography"/>
        <w:spacing w:after="0"/>
        <w:ind w:left="720" w:hanging="720"/>
        <w:rPr>
          <w:lang w:val="fr-FR"/>
        </w:rPr>
      </w:pPr>
      <w:r w:rsidRPr="00393B54">
        <w:t xml:space="preserve">SUBRAMANIAM, J., MURUGAN, K., PANNEERSELVAM, C., KOVENDAN, K., MADHIYAZHAGAN, P., KUMAR, P. M., DINESH, D., CHANDRAMOHAN, B., SURESH, U., NICOLETTI, M., HIGUCHI, A., HWANG, J. S., KUMAR, S., ALARFAJ, A. A., MUNUSAMY, M. A., MESSING, R. H. &amp; BENELLI, G. 2015. Eco-friendly control of malaria and arbovirus vectors using the mosquitofish Gambusia affinis and ultra-low dosages of Mimusops elengi-synthesized silver nanoparticles: towards an integrative approach? </w:t>
      </w:r>
      <w:r w:rsidRPr="00E12405">
        <w:rPr>
          <w:i/>
          <w:lang w:val="fr-FR"/>
        </w:rPr>
        <w:t>Environ Sci Pollut Res Int,</w:t>
      </w:r>
      <w:r w:rsidRPr="00E12405">
        <w:rPr>
          <w:lang w:val="fr-FR"/>
        </w:rPr>
        <w:t xml:space="preserve"> 22</w:t>
      </w:r>
      <w:r w:rsidRPr="00E12405">
        <w:rPr>
          <w:b/>
          <w:lang w:val="fr-FR"/>
        </w:rPr>
        <w:t>,</w:t>
      </w:r>
      <w:r w:rsidRPr="00E12405">
        <w:rPr>
          <w:lang w:val="fr-FR"/>
        </w:rPr>
        <w:t xml:space="preserve"> 20067-83.</w:t>
      </w:r>
    </w:p>
    <w:p w14:paraId="4B245F10" w14:textId="77777777" w:rsidR="00393B54" w:rsidRPr="00393B54" w:rsidRDefault="00393B54" w:rsidP="00393B54">
      <w:pPr>
        <w:pStyle w:val="EndNoteBibliography"/>
        <w:spacing w:after="0"/>
        <w:ind w:left="720" w:hanging="720"/>
      </w:pPr>
      <w:r w:rsidRPr="00E12405">
        <w:rPr>
          <w:lang w:val="fr-FR"/>
        </w:rPr>
        <w:t xml:space="preserve">TIETZE, N. S. &amp; MULLA, M. S. 1990. </w:t>
      </w:r>
      <w:r w:rsidRPr="00393B54">
        <w:t xml:space="preserve">Influence of tadpole shrimp, Triops longicaudatus (Notostraca:Triopsidae), stocking rate on Culex tarsalis development in experimental field microcosms. </w:t>
      </w:r>
      <w:r w:rsidRPr="00393B54">
        <w:rPr>
          <w:i/>
        </w:rPr>
        <w:t>J Am Mosq Control Assoc,</w:t>
      </w:r>
      <w:r w:rsidRPr="00393B54">
        <w:t xml:space="preserve"> 6</w:t>
      </w:r>
      <w:r w:rsidRPr="00393B54">
        <w:rPr>
          <w:b/>
        </w:rPr>
        <w:t>,</w:t>
      </w:r>
      <w:r w:rsidRPr="00393B54">
        <w:t xml:space="preserve"> 265-9.</w:t>
      </w:r>
    </w:p>
    <w:p w14:paraId="7329306C" w14:textId="77777777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t xml:space="preserve">VAN UITREGT, V. O., HURST, T. P. &amp; WILSON, R. S. 2012. Reduced size and starvation resistance in adult mosquitoes, Aedes notoscriptus, exposed to predation cues as larvae. </w:t>
      </w:r>
      <w:r w:rsidRPr="00393B54">
        <w:rPr>
          <w:i/>
        </w:rPr>
        <w:t>Journal of Animal Ecology,</w:t>
      </w:r>
      <w:r w:rsidRPr="00393B54">
        <w:t xml:space="preserve"> 81</w:t>
      </w:r>
      <w:r w:rsidRPr="00393B54">
        <w:rPr>
          <w:b/>
        </w:rPr>
        <w:t>,</w:t>
      </w:r>
      <w:r w:rsidRPr="00393B54">
        <w:t xml:space="preserve"> 108-115.</w:t>
      </w:r>
    </w:p>
    <w:p w14:paraId="3F8C2FBF" w14:textId="77777777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t xml:space="preserve">VAN UITREGT, V. O., HURST, T. P. &amp; WILSON, R. S. 2013. Greater costs of inducible behavioural defences at cooler temperatures in larvae of the mosquito, Aedes notoscriptus. </w:t>
      </w:r>
      <w:r w:rsidRPr="00393B54">
        <w:rPr>
          <w:i/>
        </w:rPr>
        <w:t>Evolutionary Ecology,</w:t>
      </w:r>
      <w:r w:rsidRPr="00393B54">
        <w:t xml:space="preserve"> 27</w:t>
      </w:r>
      <w:r w:rsidRPr="00393B54">
        <w:rPr>
          <w:b/>
        </w:rPr>
        <w:t>,</w:t>
      </w:r>
      <w:r w:rsidRPr="00393B54">
        <w:t xml:space="preserve"> 13-26.</w:t>
      </w:r>
    </w:p>
    <w:p w14:paraId="4BEBE37A" w14:textId="58088DCA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t xml:space="preserve">VERONESI, R., CARRIERI, M., MACCAGNANI, B., MAINI, S. &amp; BELLINI, R. 2015. Macrocyclops </w:t>
      </w:r>
      <w:r w:rsidR="00DA0D5E">
        <w:t>a</w:t>
      </w:r>
      <w:r w:rsidRPr="00393B54">
        <w:t xml:space="preserve">lbidus (Copepoda: Cyclopidae) for the </w:t>
      </w:r>
      <w:r w:rsidR="00DA0D5E">
        <w:t>b</w:t>
      </w:r>
      <w:r w:rsidRPr="00393B54">
        <w:t xml:space="preserve">iocontrol of Aedes </w:t>
      </w:r>
      <w:r w:rsidR="00DA0D5E">
        <w:t>a</w:t>
      </w:r>
      <w:r w:rsidRPr="00393B54">
        <w:t xml:space="preserve">lbopictus and Culex </w:t>
      </w:r>
      <w:r w:rsidR="00DA0D5E">
        <w:t>p</w:t>
      </w:r>
      <w:r w:rsidRPr="00393B54">
        <w:t xml:space="preserve">ipiens in Italy. </w:t>
      </w:r>
      <w:r w:rsidRPr="00393B54">
        <w:rPr>
          <w:i/>
        </w:rPr>
        <w:t>Journal of the American Mosquito Control Association,</w:t>
      </w:r>
      <w:r w:rsidRPr="00393B54">
        <w:t xml:space="preserve"> 31</w:t>
      </w:r>
      <w:r w:rsidRPr="00393B54">
        <w:rPr>
          <w:b/>
        </w:rPr>
        <w:t>,</w:t>
      </w:r>
      <w:r w:rsidRPr="00393B54">
        <w:t xml:space="preserve"> 32-43.</w:t>
      </w:r>
    </w:p>
    <w:p w14:paraId="338537ED" w14:textId="77777777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t xml:space="preserve">WALLACE, J. R. &amp; MERRITT, R. W. 1999. Influence of microclimate, food, and predation on Anopheles quadrimaculatus (Diptera : Culicidae) growth and development rates, survivorship, and adult size in a Michigan pond. </w:t>
      </w:r>
      <w:r w:rsidRPr="00393B54">
        <w:rPr>
          <w:i/>
        </w:rPr>
        <w:t>Environmental Entomology,</w:t>
      </w:r>
      <w:r w:rsidRPr="00393B54">
        <w:t xml:space="preserve"> 28</w:t>
      </w:r>
      <w:r w:rsidRPr="00393B54">
        <w:rPr>
          <w:b/>
        </w:rPr>
        <w:t>,</w:t>
      </w:r>
      <w:r w:rsidRPr="00393B54">
        <w:t xml:space="preserve"> 233-239.</w:t>
      </w:r>
    </w:p>
    <w:p w14:paraId="13E9AE6C" w14:textId="4A88E0A5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t xml:space="preserve">YANOVIAK, S. P. 1999. Effects of Mecistogaster spp. (Odonata: Pseudostigmatidae) and Culex mollis (Diptera: Culicidae) on </w:t>
      </w:r>
      <w:r w:rsidR="00C978A2">
        <w:t>l</w:t>
      </w:r>
      <w:r w:rsidRPr="00393B54">
        <w:t xml:space="preserve">itter </w:t>
      </w:r>
      <w:r w:rsidR="00C978A2">
        <w:t>d</w:t>
      </w:r>
      <w:r w:rsidRPr="00393B54">
        <w:t xml:space="preserve">ecomposition in </w:t>
      </w:r>
      <w:r w:rsidR="00C978A2">
        <w:t>n</w:t>
      </w:r>
      <w:r w:rsidRPr="00393B54">
        <w:t xml:space="preserve">eotropical </w:t>
      </w:r>
      <w:r w:rsidR="00C978A2">
        <w:t>t</w:t>
      </w:r>
      <w:r w:rsidRPr="00393B54">
        <w:t xml:space="preserve">reehole </w:t>
      </w:r>
      <w:r w:rsidR="00C978A2">
        <w:t>m</w:t>
      </w:r>
      <w:r w:rsidRPr="00393B54">
        <w:t xml:space="preserve">icrocosms. </w:t>
      </w:r>
      <w:r w:rsidRPr="00393B54">
        <w:rPr>
          <w:i/>
        </w:rPr>
        <w:t>The Florida Entomologist,</w:t>
      </w:r>
      <w:r w:rsidRPr="00393B54">
        <w:t xml:space="preserve"> 82</w:t>
      </w:r>
      <w:r w:rsidRPr="00393B54">
        <w:rPr>
          <w:b/>
        </w:rPr>
        <w:t>,</w:t>
      </w:r>
      <w:r w:rsidRPr="00393B54">
        <w:t xml:space="preserve"> 462-468.</w:t>
      </w:r>
    </w:p>
    <w:p w14:paraId="4CFA8E46" w14:textId="77777777" w:rsidR="00393B54" w:rsidRPr="00393B54" w:rsidRDefault="00393B54" w:rsidP="00393B54">
      <w:pPr>
        <w:pStyle w:val="EndNoteBibliography"/>
        <w:spacing w:after="0"/>
        <w:ind w:left="720" w:hanging="720"/>
      </w:pPr>
      <w:r w:rsidRPr="00393B54">
        <w:t xml:space="preserve">ZUHARAH, W. F., FADZLY, N. &amp; LESTER, P. J. 2013. Lethal and sublethal impacts of predaceous backswimmer Anisops wakefieldi (Hemiptera: Notonectidae) on the life-history traits of the New Zealand mosquito Culex pervigilans (Diptera: Culicidae). </w:t>
      </w:r>
      <w:r w:rsidRPr="00393B54">
        <w:rPr>
          <w:i/>
        </w:rPr>
        <w:t>J Med Entomol,</w:t>
      </w:r>
      <w:r w:rsidRPr="00393B54">
        <w:t xml:space="preserve"> 50</w:t>
      </w:r>
      <w:r w:rsidRPr="00393B54">
        <w:rPr>
          <w:b/>
        </w:rPr>
        <w:t>,</w:t>
      </w:r>
      <w:r w:rsidRPr="00393B54">
        <w:t xml:space="preserve"> 1014-24.</w:t>
      </w:r>
    </w:p>
    <w:p w14:paraId="4719A117" w14:textId="77777777" w:rsidR="00393B54" w:rsidRPr="00393B54" w:rsidRDefault="00393B54" w:rsidP="00393B54">
      <w:pPr>
        <w:pStyle w:val="EndNoteBibliography"/>
        <w:ind w:left="720" w:hanging="720"/>
      </w:pPr>
      <w:r w:rsidRPr="00393B54">
        <w:t xml:space="preserve">ZUHARAH, W. F. &amp; LESTER, P. J. 2010. The influence of aquatic predators on mosquito abundance in animal drinking troughs in New Zealand. </w:t>
      </w:r>
      <w:r w:rsidRPr="00393B54">
        <w:rPr>
          <w:i/>
        </w:rPr>
        <w:t>Journal of Vector Ecology,</w:t>
      </w:r>
      <w:r w:rsidRPr="00393B54">
        <w:t xml:space="preserve"> 35</w:t>
      </w:r>
      <w:r w:rsidRPr="00393B54">
        <w:rPr>
          <w:b/>
        </w:rPr>
        <w:t>,</w:t>
      </w:r>
      <w:r w:rsidRPr="00393B54">
        <w:t xml:space="preserve"> 347-353.</w:t>
      </w:r>
    </w:p>
    <w:p w14:paraId="1079AC77" w14:textId="5151EFF8" w:rsidR="000C30CA" w:rsidRDefault="00393B54">
      <w:r>
        <w:fldChar w:fldCharType="end"/>
      </w:r>
      <w:bookmarkStart w:id="0" w:name="_GoBack"/>
      <w:bookmarkEnd w:id="0"/>
    </w:p>
    <w:sectPr w:rsidR="000C30C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icrosoft JhengHei">
    <w:panose1 w:val="020B0604030504040204"/>
    <w:charset w:val="88"/>
    <w:family w:val="swiss"/>
    <w:pitch w:val="variable"/>
    <w:sig w:usb0="000002A7" w:usb1="28CF4400" w:usb2="00000016" w:usb3="00000000" w:csb0="00100009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zere20epx2teie9spfpxdd8ffas2ev2s9v2&quot;&gt;My PhD library&lt;record-ids&gt;&lt;item&gt;78&lt;/item&gt;&lt;item&gt;92&lt;/item&gt;&lt;item&gt;133&lt;/item&gt;&lt;item&gt;206&lt;/item&gt;&lt;item&gt;207&lt;/item&gt;&lt;item&gt;208&lt;/item&gt;&lt;item&gt;210&lt;/item&gt;&lt;item&gt;218&lt;/item&gt;&lt;item&gt;293&lt;/item&gt;&lt;item&gt;294&lt;/item&gt;&lt;item&gt;440&lt;/item&gt;&lt;item&gt;441&lt;/item&gt;&lt;item&gt;442&lt;/item&gt;&lt;item&gt;443&lt;/item&gt;&lt;item&gt;444&lt;/item&gt;&lt;item&gt;445&lt;/item&gt;&lt;item&gt;446&lt;/item&gt;&lt;item&gt;447&lt;/item&gt;&lt;item&gt;562&lt;/item&gt;&lt;item&gt;563&lt;/item&gt;&lt;item&gt;581&lt;/item&gt;&lt;item&gt;597&lt;/item&gt;&lt;item&gt;598&lt;/item&gt;&lt;item&gt;603&lt;/item&gt;&lt;item&gt;632&lt;/item&gt;&lt;item&gt;633&lt;/item&gt;&lt;item&gt;634&lt;/item&gt;&lt;item&gt;635&lt;/item&gt;&lt;item&gt;636&lt;/item&gt;&lt;item&gt;637&lt;/item&gt;&lt;item&gt;638&lt;/item&gt;&lt;item&gt;639&lt;/item&gt;&lt;item&gt;640&lt;/item&gt;&lt;item&gt;641&lt;/item&gt;&lt;item&gt;642&lt;/item&gt;&lt;item&gt;643&lt;/item&gt;&lt;item&gt;645&lt;/item&gt;&lt;item&gt;646&lt;/item&gt;&lt;item&gt;647&lt;/item&gt;&lt;item&gt;648&lt;/item&gt;&lt;item&gt;649&lt;/item&gt;&lt;item&gt;650&lt;/item&gt;&lt;item&gt;651&lt;/item&gt;&lt;item&gt;652&lt;/item&gt;&lt;item&gt;653&lt;/item&gt;&lt;item&gt;654&lt;/item&gt;&lt;item&gt;655&lt;/item&gt;&lt;item&gt;656&lt;/item&gt;&lt;item&gt;657&lt;/item&gt;&lt;item&gt;659&lt;/item&gt;&lt;item&gt;660&lt;/item&gt;&lt;item&gt;661&lt;/item&gt;&lt;item&gt;662&lt;/item&gt;&lt;item&gt;665&lt;/item&gt;&lt;item&gt;666&lt;/item&gt;&lt;item&gt;667&lt;/item&gt;&lt;item&gt;668&lt;/item&gt;&lt;item&gt;669&lt;/item&gt;&lt;item&gt;670&lt;/item&gt;&lt;item&gt;671&lt;/item&gt;&lt;/record-ids&gt;&lt;/item&gt;&lt;/Libraries&gt;"/>
  </w:docVars>
  <w:rsids>
    <w:rsidRoot w:val="00D97E6D"/>
    <w:rsid w:val="00001126"/>
    <w:rsid w:val="00002F01"/>
    <w:rsid w:val="00003ADC"/>
    <w:rsid w:val="000043EC"/>
    <w:rsid w:val="00005751"/>
    <w:rsid w:val="00010A31"/>
    <w:rsid w:val="00012141"/>
    <w:rsid w:val="00013351"/>
    <w:rsid w:val="0001651A"/>
    <w:rsid w:val="00027989"/>
    <w:rsid w:val="00027EB8"/>
    <w:rsid w:val="000312CE"/>
    <w:rsid w:val="00033DEE"/>
    <w:rsid w:val="00035AC9"/>
    <w:rsid w:val="0004350D"/>
    <w:rsid w:val="000449B3"/>
    <w:rsid w:val="00045CDB"/>
    <w:rsid w:val="00046A0E"/>
    <w:rsid w:val="00052A12"/>
    <w:rsid w:val="000530AE"/>
    <w:rsid w:val="000556FB"/>
    <w:rsid w:val="00055733"/>
    <w:rsid w:val="0006178A"/>
    <w:rsid w:val="00063871"/>
    <w:rsid w:val="0006741B"/>
    <w:rsid w:val="00067798"/>
    <w:rsid w:val="00072460"/>
    <w:rsid w:val="00073D46"/>
    <w:rsid w:val="00075A37"/>
    <w:rsid w:val="00075F27"/>
    <w:rsid w:val="00083C3B"/>
    <w:rsid w:val="000849DD"/>
    <w:rsid w:val="00084A84"/>
    <w:rsid w:val="0008713F"/>
    <w:rsid w:val="00087295"/>
    <w:rsid w:val="00096ED0"/>
    <w:rsid w:val="00097892"/>
    <w:rsid w:val="000A21D4"/>
    <w:rsid w:val="000B1983"/>
    <w:rsid w:val="000B1E15"/>
    <w:rsid w:val="000B2372"/>
    <w:rsid w:val="000B484C"/>
    <w:rsid w:val="000C1D7D"/>
    <w:rsid w:val="000C278B"/>
    <w:rsid w:val="000C30CA"/>
    <w:rsid w:val="000D289C"/>
    <w:rsid w:val="000D3FF1"/>
    <w:rsid w:val="000D4A0C"/>
    <w:rsid w:val="000D572A"/>
    <w:rsid w:val="000D5DA8"/>
    <w:rsid w:val="000D75FE"/>
    <w:rsid w:val="000D7AFB"/>
    <w:rsid w:val="000E1316"/>
    <w:rsid w:val="000E32D4"/>
    <w:rsid w:val="000E5522"/>
    <w:rsid w:val="000E60B0"/>
    <w:rsid w:val="000E676C"/>
    <w:rsid w:val="000E71DB"/>
    <w:rsid w:val="000F15BC"/>
    <w:rsid w:val="000F739A"/>
    <w:rsid w:val="00102001"/>
    <w:rsid w:val="00102369"/>
    <w:rsid w:val="001034C4"/>
    <w:rsid w:val="00104D34"/>
    <w:rsid w:val="001056F6"/>
    <w:rsid w:val="001070E9"/>
    <w:rsid w:val="00111537"/>
    <w:rsid w:val="001125E1"/>
    <w:rsid w:val="00120029"/>
    <w:rsid w:val="0012028D"/>
    <w:rsid w:val="00120293"/>
    <w:rsid w:val="00120702"/>
    <w:rsid w:val="00122F29"/>
    <w:rsid w:val="00123239"/>
    <w:rsid w:val="001237B3"/>
    <w:rsid w:val="00126581"/>
    <w:rsid w:val="00131E71"/>
    <w:rsid w:val="00131FC3"/>
    <w:rsid w:val="00132A60"/>
    <w:rsid w:val="0013339A"/>
    <w:rsid w:val="00133D0A"/>
    <w:rsid w:val="00134AE3"/>
    <w:rsid w:val="00136D1D"/>
    <w:rsid w:val="00137FA7"/>
    <w:rsid w:val="00144A2C"/>
    <w:rsid w:val="00147598"/>
    <w:rsid w:val="00150DDE"/>
    <w:rsid w:val="00152EA5"/>
    <w:rsid w:val="00153EB9"/>
    <w:rsid w:val="0015424E"/>
    <w:rsid w:val="001564DA"/>
    <w:rsid w:val="00156C67"/>
    <w:rsid w:val="00162087"/>
    <w:rsid w:val="001626F0"/>
    <w:rsid w:val="001646F9"/>
    <w:rsid w:val="001655FA"/>
    <w:rsid w:val="00166379"/>
    <w:rsid w:val="001755E5"/>
    <w:rsid w:val="0017560B"/>
    <w:rsid w:val="00181A32"/>
    <w:rsid w:val="0018519F"/>
    <w:rsid w:val="001852D2"/>
    <w:rsid w:val="001860E0"/>
    <w:rsid w:val="00193D6B"/>
    <w:rsid w:val="00195D39"/>
    <w:rsid w:val="001A27D8"/>
    <w:rsid w:val="001A2D89"/>
    <w:rsid w:val="001A315A"/>
    <w:rsid w:val="001A3E4D"/>
    <w:rsid w:val="001A6F72"/>
    <w:rsid w:val="001A7446"/>
    <w:rsid w:val="001A79C0"/>
    <w:rsid w:val="001A7F24"/>
    <w:rsid w:val="001B0EBB"/>
    <w:rsid w:val="001B2977"/>
    <w:rsid w:val="001B350B"/>
    <w:rsid w:val="001B401F"/>
    <w:rsid w:val="001C011D"/>
    <w:rsid w:val="001C01EA"/>
    <w:rsid w:val="001C1461"/>
    <w:rsid w:val="001C1966"/>
    <w:rsid w:val="001C3E5C"/>
    <w:rsid w:val="001C41E2"/>
    <w:rsid w:val="001C5F55"/>
    <w:rsid w:val="001C6AC7"/>
    <w:rsid w:val="001C6BF0"/>
    <w:rsid w:val="001D51FE"/>
    <w:rsid w:val="001E2EF5"/>
    <w:rsid w:val="001E308C"/>
    <w:rsid w:val="001E4BC7"/>
    <w:rsid w:val="001E68AD"/>
    <w:rsid w:val="001E69B1"/>
    <w:rsid w:val="001F2E81"/>
    <w:rsid w:val="001F59A7"/>
    <w:rsid w:val="00202B6C"/>
    <w:rsid w:val="00205C36"/>
    <w:rsid w:val="00211DA5"/>
    <w:rsid w:val="002138C5"/>
    <w:rsid w:val="00220182"/>
    <w:rsid w:val="002253B5"/>
    <w:rsid w:val="0022647A"/>
    <w:rsid w:val="0022684D"/>
    <w:rsid w:val="00231B19"/>
    <w:rsid w:val="00234D0E"/>
    <w:rsid w:val="00240B72"/>
    <w:rsid w:val="00241DD5"/>
    <w:rsid w:val="00243EA6"/>
    <w:rsid w:val="00244ADF"/>
    <w:rsid w:val="00246213"/>
    <w:rsid w:val="00250E2D"/>
    <w:rsid w:val="002518E1"/>
    <w:rsid w:val="002524B2"/>
    <w:rsid w:val="00252A58"/>
    <w:rsid w:val="00252AEA"/>
    <w:rsid w:val="002570AC"/>
    <w:rsid w:val="00262B58"/>
    <w:rsid w:val="0026578A"/>
    <w:rsid w:val="00265FE3"/>
    <w:rsid w:val="0027191E"/>
    <w:rsid w:val="00271A56"/>
    <w:rsid w:val="00281740"/>
    <w:rsid w:val="00282477"/>
    <w:rsid w:val="00282DF0"/>
    <w:rsid w:val="002830E5"/>
    <w:rsid w:val="002858B0"/>
    <w:rsid w:val="00291522"/>
    <w:rsid w:val="0029327C"/>
    <w:rsid w:val="00293B5E"/>
    <w:rsid w:val="00295BE2"/>
    <w:rsid w:val="002A0A0F"/>
    <w:rsid w:val="002A0C1E"/>
    <w:rsid w:val="002A48A6"/>
    <w:rsid w:val="002A5DD7"/>
    <w:rsid w:val="002A5EB1"/>
    <w:rsid w:val="002B05CC"/>
    <w:rsid w:val="002B0620"/>
    <w:rsid w:val="002B0756"/>
    <w:rsid w:val="002B1639"/>
    <w:rsid w:val="002B1B83"/>
    <w:rsid w:val="002B21BF"/>
    <w:rsid w:val="002B3460"/>
    <w:rsid w:val="002B42AC"/>
    <w:rsid w:val="002B5480"/>
    <w:rsid w:val="002B7136"/>
    <w:rsid w:val="002C0537"/>
    <w:rsid w:val="002C121B"/>
    <w:rsid w:val="002C20C5"/>
    <w:rsid w:val="002C2294"/>
    <w:rsid w:val="002C2A6F"/>
    <w:rsid w:val="002C3C87"/>
    <w:rsid w:val="002C5F53"/>
    <w:rsid w:val="002C6EF7"/>
    <w:rsid w:val="002C70D0"/>
    <w:rsid w:val="002E0A02"/>
    <w:rsid w:val="002E3C86"/>
    <w:rsid w:val="002E4045"/>
    <w:rsid w:val="002E5086"/>
    <w:rsid w:val="002E7A20"/>
    <w:rsid w:val="002F1672"/>
    <w:rsid w:val="002F6188"/>
    <w:rsid w:val="00300EA6"/>
    <w:rsid w:val="00304593"/>
    <w:rsid w:val="00305152"/>
    <w:rsid w:val="00307957"/>
    <w:rsid w:val="00307AB2"/>
    <w:rsid w:val="00310CD8"/>
    <w:rsid w:val="003159F8"/>
    <w:rsid w:val="00315B99"/>
    <w:rsid w:val="00316DDF"/>
    <w:rsid w:val="00320F73"/>
    <w:rsid w:val="00322C2F"/>
    <w:rsid w:val="00325902"/>
    <w:rsid w:val="00327B0C"/>
    <w:rsid w:val="00327D62"/>
    <w:rsid w:val="00331BAE"/>
    <w:rsid w:val="0033563A"/>
    <w:rsid w:val="003361F7"/>
    <w:rsid w:val="00337E9F"/>
    <w:rsid w:val="00342FBD"/>
    <w:rsid w:val="00343C2F"/>
    <w:rsid w:val="0034585D"/>
    <w:rsid w:val="0034730A"/>
    <w:rsid w:val="003477FE"/>
    <w:rsid w:val="00351610"/>
    <w:rsid w:val="00352B5E"/>
    <w:rsid w:val="00355CE7"/>
    <w:rsid w:val="003571C1"/>
    <w:rsid w:val="00360013"/>
    <w:rsid w:val="00363D95"/>
    <w:rsid w:val="00370F65"/>
    <w:rsid w:val="0037215D"/>
    <w:rsid w:val="00373021"/>
    <w:rsid w:val="00374A3F"/>
    <w:rsid w:val="00375C76"/>
    <w:rsid w:val="00376B45"/>
    <w:rsid w:val="003779A1"/>
    <w:rsid w:val="003802A4"/>
    <w:rsid w:val="003813E2"/>
    <w:rsid w:val="003848C1"/>
    <w:rsid w:val="00384C1E"/>
    <w:rsid w:val="003856CA"/>
    <w:rsid w:val="0038625F"/>
    <w:rsid w:val="00386FEE"/>
    <w:rsid w:val="0039182A"/>
    <w:rsid w:val="00393B54"/>
    <w:rsid w:val="00395A00"/>
    <w:rsid w:val="00395EAE"/>
    <w:rsid w:val="00397304"/>
    <w:rsid w:val="003A2738"/>
    <w:rsid w:val="003A6CBD"/>
    <w:rsid w:val="003B26E8"/>
    <w:rsid w:val="003B2A2E"/>
    <w:rsid w:val="003B5E41"/>
    <w:rsid w:val="003B77C3"/>
    <w:rsid w:val="003B79D6"/>
    <w:rsid w:val="003C1797"/>
    <w:rsid w:val="003C56A0"/>
    <w:rsid w:val="003C6595"/>
    <w:rsid w:val="003D2BE1"/>
    <w:rsid w:val="003D2E7B"/>
    <w:rsid w:val="003D4238"/>
    <w:rsid w:val="003D62C2"/>
    <w:rsid w:val="003E08B3"/>
    <w:rsid w:val="003E2562"/>
    <w:rsid w:val="003E29B8"/>
    <w:rsid w:val="003E5205"/>
    <w:rsid w:val="003E585C"/>
    <w:rsid w:val="003E643A"/>
    <w:rsid w:val="003E65E4"/>
    <w:rsid w:val="003F291A"/>
    <w:rsid w:val="003F2B54"/>
    <w:rsid w:val="003F477A"/>
    <w:rsid w:val="004015C1"/>
    <w:rsid w:val="00404A41"/>
    <w:rsid w:val="004071CA"/>
    <w:rsid w:val="00407CCF"/>
    <w:rsid w:val="00412045"/>
    <w:rsid w:val="004124B0"/>
    <w:rsid w:val="00413885"/>
    <w:rsid w:val="00413A79"/>
    <w:rsid w:val="004143FB"/>
    <w:rsid w:val="00416276"/>
    <w:rsid w:val="00416DF2"/>
    <w:rsid w:val="00417377"/>
    <w:rsid w:val="00417867"/>
    <w:rsid w:val="00417D89"/>
    <w:rsid w:val="00420CD2"/>
    <w:rsid w:val="004242E9"/>
    <w:rsid w:val="0042781E"/>
    <w:rsid w:val="004333B0"/>
    <w:rsid w:val="0043358E"/>
    <w:rsid w:val="00437E75"/>
    <w:rsid w:val="004404BD"/>
    <w:rsid w:val="004408A0"/>
    <w:rsid w:val="00442A14"/>
    <w:rsid w:val="004433C1"/>
    <w:rsid w:val="0044514F"/>
    <w:rsid w:val="00447CD7"/>
    <w:rsid w:val="004507D1"/>
    <w:rsid w:val="00454530"/>
    <w:rsid w:val="004564B8"/>
    <w:rsid w:val="0045773C"/>
    <w:rsid w:val="00462F53"/>
    <w:rsid w:val="00466F2A"/>
    <w:rsid w:val="004724F2"/>
    <w:rsid w:val="004728A9"/>
    <w:rsid w:val="00474DBB"/>
    <w:rsid w:val="0048476C"/>
    <w:rsid w:val="0049221E"/>
    <w:rsid w:val="004943B1"/>
    <w:rsid w:val="004A0F75"/>
    <w:rsid w:val="004A51DD"/>
    <w:rsid w:val="004A7FCD"/>
    <w:rsid w:val="004B1D82"/>
    <w:rsid w:val="004B2336"/>
    <w:rsid w:val="004B25FD"/>
    <w:rsid w:val="004B5003"/>
    <w:rsid w:val="004B62CB"/>
    <w:rsid w:val="004B67D4"/>
    <w:rsid w:val="004C12B1"/>
    <w:rsid w:val="004C43B0"/>
    <w:rsid w:val="004D2A86"/>
    <w:rsid w:val="004D2CFC"/>
    <w:rsid w:val="004D7EC6"/>
    <w:rsid w:val="004E2B11"/>
    <w:rsid w:val="004E411C"/>
    <w:rsid w:val="004F40DC"/>
    <w:rsid w:val="004F5670"/>
    <w:rsid w:val="004F61CC"/>
    <w:rsid w:val="004F670A"/>
    <w:rsid w:val="004F68F5"/>
    <w:rsid w:val="005037CD"/>
    <w:rsid w:val="00506342"/>
    <w:rsid w:val="00507151"/>
    <w:rsid w:val="00510E3C"/>
    <w:rsid w:val="005111EE"/>
    <w:rsid w:val="005128E9"/>
    <w:rsid w:val="00515112"/>
    <w:rsid w:val="00515AE6"/>
    <w:rsid w:val="0052017C"/>
    <w:rsid w:val="00520BAE"/>
    <w:rsid w:val="00523FD9"/>
    <w:rsid w:val="00524A22"/>
    <w:rsid w:val="005260E6"/>
    <w:rsid w:val="005265E5"/>
    <w:rsid w:val="00527850"/>
    <w:rsid w:val="005313E1"/>
    <w:rsid w:val="0053378D"/>
    <w:rsid w:val="005348C7"/>
    <w:rsid w:val="00534E9C"/>
    <w:rsid w:val="00535FB6"/>
    <w:rsid w:val="00536627"/>
    <w:rsid w:val="005379CB"/>
    <w:rsid w:val="00545318"/>
    <w:rsid w:val="00547EB7"/>
    <w:rsid w:val="0055076B"/>
    <w:rsid w:val="00551E08"/>
    <w:rsid w:val="00561F91"/>
    <w:rsid w:val="005642A4"/>
    <w:rsid w:val="00566A59"/>
    <w:rsid w:val="00570795"/>
    <w:rsid w:val="0057498B"/>
    <w:rsid w:val="00574E4C"/>
    <w:rsid w:val="005753A0"/>
    <w:rsid w:val="00575441"/>
    <w:rsid w:val="00575F8F"/>
    <w:rsid w:val="0057679C"/>
    <w:rsid w:val="005810DB"/>
    <w:rsid w:val="0058146E"/>
    <w:rsid w:val="00585655"/>
    <w:rsid w:val="005862FF"/>
    <w:rsid w:val="00587904"/>
    <w:rsid w:val="005925D5"/>
    <w:rsid w:val="00593AEC"/>
    <w:rsid w:val="005A1EC4"/>
    <w:rsid w:val="005A3661"/>
    <w:rsid w:val="005A5895"/>
    <w:rsid w:val="005A690A"/>
    <w:rsid w:val="005A72C6"/>
    <w:rsid w:val="005B08A3"/>
    <w:rsid w:val="005B3F2D"/>
    <w:rsid w:val="005B5948"/>
    <w:rsid w:val="005B5EAD"/>
    <w:rsid w:val="005B726E"/>
    <w:rsid w:val="005B7C37"/>
    <w:rsid w:val="005C29CF"/>
    <w:rsid w:val="005C39E8"/>
    <w:rsid w:val="005C7C5C"/>
    <w:rsid w:val="005D04A4"/>
    <w:rsid w:val="005D3473"/>
    <w:rsid w:val="005D53D7"/>
    <w:rsid w:val="005D62DC"/>
    <w:rsid w:val="005E3C4C"/>
    <w:rsid w:val="005E432F"/>
    <w:rsid w:val="005E5E1C"/>
    <w:rsid w:val="005F1C7C"/>
    <w:rsid w:val="005F5B14"/>
    <w:rsid w:val="005F6464"/>
    <w:rsid w:val="006017DE"/>
    <w:rsid w:val="00603408"/>
    <w:rsid w:val="0060578F"/>
    <w:rsid w:val="00606E16"/>
    <w:rsid w:val="00611914"/>
    <w:rsid w:val="006138D6"/>
    <w:rsid w:val="0061472C"/>
    <w:rsid w:val="00615C36"/>
    <w:rsid w:val="0062214C"/>
    <w:rsid w:val="006238DB"/>
    <w:rsid w:val="0062460C"/>
    <w:rsid w:val="00624CB1"/>
    <w:rsid w:val="00627607"/>
    <w:rsid w:val="006277E6"/>
    <w:rsid w:val="00631270"/>
    <w:rsid w:val="00635EFD"/>
    <w:rsid w:val="00640D76"/>
    <w:rsid w:val="00641568"/>
    <w:rsid w:val="0064409E"/>
    <w:rsid w:val="00647A1A"/>
    <w:rsid w:val="006514AF"/>
    <w:rsid w:val="006643ED"/>
    <w:rsid w:val="00664EF3"/>
    <w:rsid w:val="0066712B"/>
    <w:rsid w:val="00667F09"/>
    <w:rsid w:val="006709ED"/>
    <w:rsid w:val="006714C2"/>
    <w:rsid w:val="0067150D"/>
    <w:rsid w:val="006721E2"/>
    <w:rsid w:val="00672855"/>
    <w:rsid w:val="0067396F"/>
    <w:rsid w:val="00674812"/>
    <w:rsid w:val="00676D5A"/>
    <w:rsid w:val="006828FB"/>
    <w:rsid w:val="006850E2"/>
    <w:rsid w:val="00686EBC"/>
    <w:rsid w:val="006916FF"/>
    <w:rsid w:val="00693C8A"/>
    <w:rsid w:val="00694285"/>
    <w:rsid w:val="00697A15"/>
    <w:rsid w:val="00697FA1"/>
    <w:rsid w:val="006A169C"/>
    <w:rsid w:val="006A2771"/>
    <w:rsid w:val="006A3CD4"/>
    <w:rsid w:val="006A5A12"/>
    <w:rsid w:val="006A7BD3"/>
    <w:rsid w:val="006B0A80"/>
    <w:rsid w:val="006B21F5"/>
    <w:rsid w:val="006C1CD7"/>
    <w:rsid w:val="006C34B4"/>
    <w:rsid w:val="006C6366"/>
    <w:rsid w:val="006D3234"/>
    <w:rsid w:val="006D5F3A"/>
    <w:rsid w:val="006D72F6"/>
    <w:rsid w:val="006D7406"/>
    <w:rsid w:val="006E6446"/>
    <w:rsid w:val="006E6795"/>
    <w:rsid w:val="006E67B8"/>
    <w:rsid w:val="006F13B9"/>
    <w:rsid w:val="006F1BF6"/>
    <w:rsid w:val="006F4DCD"/>
    <w:rsid w:val="007038EE"/>
    <w:rsid w:val="007044AA"/>
    <w:rsid w:val="0071054D"/>
    <w:rsid w:val="00713734"/>
    <w:rsid w:val="00714D37"/>
    <w:rsid w:val="0071503B"/>
    <w:rsid w:val="00716284"/>
    <w:rsid w:val="00724B64"/>
    <w:rsid w:val="00730D87"/>
    <w:rsid w:val="00732C49"/>
    <w:rsid w:val="0073324F"/>
    <w:rsid w:val="00734019"/>
    <w:rsid w:val="00736B50"/>
    <w:rsid w:val="00737A24"/>
    <w:rsid w:val="0074192C"/>
    <w:rsid w:val="007456E0"/>
    <w:rsid w:val="0074619F"/>
    <w:rsid w:val="00747C6B"/>
    <w:rsid w:val="00753A09"/>
    <w:rsid w:val="00756EA3"/>
    <w:rsid w:val="0075767E"/>
    <w:rsid w:val="00757E90"/>
    <w:rsid w:val="007656FE"/>
    <w:rsid w:val="007679DD"/>
    <w:rsid w:val="00772867"/>
    <w:rsid w:val="00774531"/>
    <w:rsid w:val="00775B75"/>
    <w:rsid w:val="00782CAA"/>
    <w:rsid w:val="0078364F"/>
    <w:rsid w:val="00785085"/>
    <w:rsid w:val="007856D6"/>
    <w:rsid w:val="007907E4"/>
    <w:rsid w:val="00792875"/>
    <w:rsid w:val="00793F57"/>
    <w:rsid w:val="00795AE4"/>
    <w:rsid w:val="00795FCA"/>
    <w:rsid w:val="007A007D"/>
    <w:rsid w:val="007A2550"/>
    <w:rsid w:val="007A2831"/>
    <w:rsid w:val="007A2AED"/>
    <w:rsid w:val="007A3DE6"/>
    <w:rsid w:val="007B1F58"/>
    <w:rsid w:val="007B3E96"/>
    <w:rsid w:val="007B4B8E"/>
    <w:rsid w:val="007C3E66"/>
    <w:rsid w:val="007C46CC"/>
    <w:rsid w:val="007C52F4"/>
    <w:rsid w:val="007D34B5"/>
    <w:rsid w:val="007D3B35"/>
    <w:rsid w:val="007D4131"/>
    <w:rsid w:val="007E0901"/>
    <w:rsid w:val="007E13CA"/>
    <w:rsid w:val="007E7B3B"/>
    <w:rsid w:val="007F0165"/>
    <w:rsid w:val="007F4AD4"/>
    <w:rsid w:val="007F6EF5"/>
    <w:rsid w:val="008020E4"/>
    <w:rsid w:val="0080250B"/>
    <w:rsid w:val="00812851"/>
    <w:rsid w:val="0082030D"/>
    <w:rsid w:val="00821CCA"/>
    <w:rsid w:val="008347BE"/>
    <w:rsid w:val="00834BF1"/>
    <w:rsid w:val="00840175"/>
    <w:rsid w:val="00842828"/>
    <w:rsid w:val="00842F84"/>
    <w:rsid w:val="00847490"/>
    <w:rsid w:val="00851084"/>
    <w:rsid w:val="008526E9"/>
    <w:rsid w:val="00852E27"/>
    <w:rsid w:val="00852FD5"/>
    <w:rsid w:val="00853E00"/>
    <w:rsid w:val="00857C40"/>
    <w:rsid w:val="00861EDC"/>
    <w:rsid w:val="0086208F"/>
    <w:rsid w:val="00862666"/>
    <w:rsid w:val="00862B14"/>
    <w:rsid w:val="00863A1A"/>
    <w:rsid w:val="00863AE6"/>
    <w:rsid w:val="00865781"/>
    <w:rsid w:val="00866526"/>
    <w:rsid w:val="00866F02"/>
    <w:rsid w:val="00874E40"/>
    <w:rsid w:val="00876341"/>
    <w:rsid w:val="00876F98"/>
    <w:rsid w:val="00880DBE"/>
    <w:rsid w:val="00881DD2"/>
    <w:rsid w:val="00882BB3"/>
    <w:rsid w:val="00884E61"/>
    <w:rsid w:val="0089459A"/>
    <w:rsid w:val="00895D30"/>
    <w:rsid w:val="008A492B"/>
    <w:rsid w:val="008A5574"/>
    <w:rsid w:val="008A6D56"/>
    <w:rsid w:val="008B066C"/>
    <w:rsid w:val="008B6A98"/>
    <w:rsid w:val="008B798B"/>
    <w:rsid w:val="008C5988"/>
    <w:rsid w:val="008C5A60"/>
    <w:rsid w:val="008C7A1E"/>
    <w:rsid w:val="008C7A79"/>
    <w:rsid w:val="008D01D9"/>
    <w:rsid w:val="008D231A"/>
    <w:rsid w:val="008D2724"/>
    <w:rsid w:val="008D2800"/>
    <w:rsid w:val="008D3DFE"/>
    <w:rsid w:val="008D4404"/>
    <w:rsid w:val="008D7A23"/>
    <w:rsid w:val="008E0D92"/>
    <w:rsid w:val="008E3030"/>
    <w:rsid w:val="008E451B"/>
    <w:rsid w:val="008F21D7"/>
    <w:rsid w:val="00904CE1"/>
    <w:rsid w:val="00904E2D"/>
    <w:rsid w:val="00906B79"/>
    <w:rsid w:val="009071FB"/>
    <w:rsid w:val="009126CF"/>
    <w:rsid w:val="009147D0"/>
    <w:rsid w:val="0091680B"/>
    <w:rsid w:val="009243BB"/>
    <w:rsid w:val="0092441C"/>
    <w:rsid w:val="00924794"/>
    <w:rsid w:val="0092500F"/>
    <w:rsid w:val="00942990"/>
    <w:rsid w:val="009455FF"/>
    <w:rsid w:val="00947F73"/>
    <w:rsid w:val="00956062"/>
    <w:rsid w:val="009566AF"/>
    <w:rsid w:val="009637BA"/>
    <w:rsid w:val="00963995"/>
    <w:rsid w:val="00966F35"/>
    <w:rsid w:val="009675B4"/>
    <w:rsid w:val="00970185"/>
    <w:rsid w:val="00973CD5"/>
    <w:rsid w:val="00974B60"/>
    <w:rsid w:val="0097590D"/>
    <w:rsid w:val="00975EE5"/>
    <w:rsid w:val="00975F03"/>
    <w:rsid w:val="00976165"/>
    <w:rsid w:val="00976B55"/>
    <w:rsid w:val="00976F71"/>
    <w:rsid w:val="009818FF"/>
    <w:rsid w:val="009847D3"/>
    <w:rsid w:val="00984819"/>
    <w:rsid w:val="00984A51"/>
    <w:rsid w:val="0098643F"/>
    <w:rsid w:val="0099277B"/>
    <w:rsid w:val="009933A5"/>
    <w:rsid w:val="00995111"/>
    <w:rsid w:val="009A1B27"/>
    <w:rsid w:val="009A43B2"/>
    <w:rsid w:val="009A55FE"/>
    <w:rsid w:val="009A5D40"/>
    <w:rsid w:val="009B76C5"/>
    <w:rsid w:val="009B77E3"/>
    <w:rsid w:val="009C4B5E"/>
    <w:rsid w:val="009C5B80"/>
    <w:rsid w:val="009D1DF9"/>
    <w:rsid w:val="009D1EDD"/>
    <w:rsid w:val="009D2EBB"/>
    <w:rsid w:val="009D31B8"/>
    <w:rsid w:val="009D469A"/>
    <w:rsid w:val="009D5429"/>
    <w:rsid w:val="009D65DA"/>
    <w:rsid w:val="009D7D94"/>
    <w:rsid w:val="009E1E76"/>
    <w:rsid w:val="009E69BB"/>
    <w:rsid w:val="009F090F"/>
    <w:rsid w:val="009F2617"/>
    <w:rsid w:val="00A025ED"/>
    <w:rsid w:val="00A02A65"/>
    <w:rsid w:val="00A06041"/>
    <w:rsid w:val="00A10BF5"/>
    <w:rsid w:val="00A1475E"/>
    <w:rsid w:val="00A155BA"/>
    <w:rsid w:val="00A1611C"/>
    <w:rsid w:val="00A164C1"/>
    <w:rsid w:val="00A22169"/>
    <w:rsid w:val="00A23CD2"/>
    <w:rsid w:val="00A248AA"/>
    <w:rsid w:val="00A2546B"/>
    <w:rsid w:val="00A25C1D"/>
    <w:rsid w:val="00A26CE7"/>
    <w:rsid w:val="00A27253"/>
    <w:rsid w:val="00A416FB"/>
    <w:rsid w:val="00A41F9F"/>
    <w:rsid w:val="00A47D89"/>
    <w:rsid w:val="00A51E67"/>
    <w:rsid w:val="00A52E62"/>
    <w:rsid w:val="00A534C5"/>
    <w:rsid w:val="00A53B0F"/>
    <w:rsid w:val="00A57A94"/>
    <w:rsid w:val="00A602DB"/>
    <w:rsid w:val="00A6390C"/>
    <w:rsid w:val="00A70212"/>
    <w:rsid w:val="00A73032"/>
    <w:rsid w:val="00A7395B"/>
    <w:rsid w:val="00A7587B"/>
    <w:rsid w:val="00A75FC2"/>
    <w:rsid w:val="00A80B34"/>
    <w:rsid w:val="00A853BA"/>
    <w:rsid w:val="00A90B84"/>
    <w:rsid w:val="00A94EB2"/>
    <w:rsid w:val="00A95574"/>
    <w:rsid w:val="00A9631F"/>
    <w:rsid w:val="00AA0859"/>
    <w:rsid w:val="00AA1BB7"/>
    <w:rsid w:val="00AA5C95"/>
    <w:rsid w:val="00AA5D0D"/>
    <w:rsid w:val="00AA6993"/>
    <w:rsid w:val="00AA72A6"/>
    <w:rsid w:val="00AB2619"/>
    <w:rsid w:val="00AB437C"/>
    <w:rsid w:val="00AB4671"/>
    <w:rsid w:val="00AB6E67"/>
    <w:rsid w:val="00AC00A5"/>
    <w:rsid w:val="00AC263E"/>
    <w:rsid w:val="00AC3C48"/>
    <w:rsid w:val="00AD1229"/>
    <w:rsid w:val="00AE1454"/>
    <w:rsid w:val="00AE362F"/>
    <w:rsid w:val="00AE51C2"/>
    <w:rsid w:val="00AE5461"/>
    <w:rsid w:val="00AE6EAB"/>
    <w:rsid w:val="00AF2AE2"/>
    <w:rsid w:val="00AF35B4"/>
    <w:rsid w:val="00AF5AF0"/>
    <w:rsid w:val="00AF6F6F"/>
    <w:rsid w:val="00B01011"/>
    <w:rsid w:val="00B029E2"/>
    <w:rsid w:val="00B11F5A"/>
    <w:rsid w:val="00B14E98"/>
    <w:rsid w:val="00B16E73"/>
    <w:rsid w:val="00B203AD"/>
    <w:rsid w:val="00B20B2E"/>
    <w:rsid w:val="00B23E3C"/>
    <w:rsid w:val="00B246F2"/>
    <w:rsid w:val="00B24B10"/>
    <w:rsid w:val="00B2559E"/>
    <w:rsid w:val="00B26996"/>
    <w:rsid w:val="00B35EB5"/>
    <w:rsid w:val="00B36D5C"/>
    <w:rsid w:val="00B41290"/>
    <w:rsid w:val="00B44811"/>
    <w:rsid w:val="00B465A4"/>
    <w:rsid w:val="00B51C35"/>
    <w:rsid w:val="00B5322E"/>
    <w:rsid w:val="00B54921"/>
    <w:rsid w:val="00B57267"/>
    <w:rsid w:val="00B605DF"/>
    <w:rsid w:val="00B610A1"/>
    <w:rsid w:val="00B62E1E"/>
    <w:rsid w:val="00B6509E"/>
    <w:rsid w:val="00B66827"/>
    <w:rsid w:val="00B67557"/>
    <w:rsid w:val="00B67DA3"/>
    <w:rsid w:val="00B74340"/>
    <w:rsid w:val="00B74A3E"/>
    <w:rsid w:val="00B74A49"/>
    <w:rsid w:val="00B761B8"/>
    <w:rsid w:val="00B77877"/>
    <w:rsid w:val="00B778E3"/>
    <w:rsid w:val="00B8149E"/>
    <w:rsid w:val="00B83A7F"/>
    <w:rsid w:val="00B8566E"/>
    <w:rsid w:val="00B90510"/>
    <w:rsid w:val="00B918D8"/>
    <w:rsid w:val="00B920A7"/>
    <w:rsid w:val="00B94529"/>
    <w:rsid w:val="00B95E3B"/>
    <w:rsid w:val="00B9620C"/>
    <w:rsid w:val="00B97467"/>
    <w:rsid w:val="00BA1940"/>
    <w:rsid w:val="00BA39D7"/>
    <w:rsid w:val="00BA4FB8"/>
    <w:rsid w:val="00BA727A"/>
    <w:rsid w:val="00BB1C28"/>
    <w:rsid w:val="00BB2952"/>
    <w:rsid w:val="00BB29AE"/>
    <w:rsid w:val="00BB34EB"/>
    <w:rsid w:val="00BD0EBA"/>
    <w:rsid w:val="00BD54D1"/>
    <w:rsid w:val="00BD5B35"/>
    <w:rsid w:val="00BD65B2"/>
    <w:rsid w:val="00BE23C0"/>
    <w:rsid w:val="00BE36E2"/>
    <w:rsid w:val="00BE4495"/>
    <w:rsid w:val="00BE6B2E"/>
    <w:rsid w:val="00BE6CEF"/>
    <w:rsid w:val="00BF1ED9"/>
    <w:rsid w:val="00BF4105"/>
    <w:rsid w:val="00BF50A2"/>
    <w:rsid w:val="00BF5D6C"/>
    <w:rsid w:val="00BF6102"/>
    <w:rsid w:val="00BF7DD8"/>
    <w:rsid w:val="00C006A9"/>
    <w:rsid w:val="00C06821"/>
    <w:rsid w:val="00C1360C"/>
    <w:rsid w:val="00C14C43"/>
    <w:rsid w:val="00C16A42"/>
    <w:rsid w:val="00C206F7"/>
    <w:rsid w:val="00C20F09"/>
    <w:rsid w:val="00C20FF1"/>
    <w:rsid w:val="00C269CC"/>
    <w:rsid w:val="00C27CCD"/>
    <w:rsid w:val="00C30234"/>
    <w:rsid w:val="00C31972"/>
    <w:rsid w:val="00C37FBA"/>
    <w:rsid w:val="00C43408"/>
    <w:rsid w:val="00C51736"/>
    <w:rsid w:val="00C56E07"/>
    <w:rsid w:val="00C60E53"/>
    <w:rsid w:val="00C63A44"/>
    <w:rsid w:val="00C66756"/>
    <w:rsid w:val="00C737A2"/>
    <w:rsid w:val="00C7684A"/>
    <w:rsid w:val="00C77EC4"/>
    <w:rsid w:val="00C81049"/>
    <w:rsid w:val="00C8153A"/>
    <w:rsid w:val="00C852C0"/>
    <w:rsid w:val="00C85629"/>
    <w:rsid w:val="00C87A24"/>
    <w:rsid w:val="00C92B14"/>
    <w:rsid w:val="00C92CD0"/>
    <w:rsid w:val="00C93CD5"/>
    <w:rsid w:val="00C978A2"/>
    <w:rsid w:val="00CB0A98"/>
    <w:rsid w:val="00CB0ED9"/>
    <w:rsid w:val="00CB108D"/>
    <w:rsid w:val="00CB7C0D"/>
    <w:rsid w:val="00CC06F7"/>
    <w:rsid w:val="00CC2C38"/>
    <w:rsid w:val="00CC30CB"/>
    <w:rsid w:val="00CC79C7"/>
    <w:rsid w:val="00CD00C5"/>
    <w:rsid w:val="00CD032D"/>
    <w:rsid w:val="00CD170F"/>
    <w:rsid w:val="00CD667E"/>
    <w:rsid w:val="00CD68D0"/>
    <w:rsid w:val="00CE1AFE"/>
    <w:rsid w:val="00CE287A"/>
    <w:rsid w:val="00CE362D"/>
    <w:rsid w:val="00CE3E91"/>
    <w:rsid w:val="00CE4193"/>
    <w:rsid w:val="00CE5054"/>
    <w:rsid w:val="00CF0B02"/>
    <w:rsid w:val="00CF5ABE"/>
    <w:rsid w:val="00CF6CC0"/>
    <w:rsid w:val="00CF704A"/>
    <w:rsid w:val="00CF7624"/>
    <w:rsid w:val="00D001BA"/>
    <w:rsid w:val="00D03327"/>
    <w:rsid w:val="00D0443C"/>
    <w:rsid w:val="00D05A1A"/>
    <w:rsid w:val="00D13D38"/>
    <w:rsid w:val="00D15CD9"/>
    <w:rsid w:val="00D22066"/>
    <w:rsid w:val="00D24EA8"/>
    <w:rsid w:val="00D258EE"/>
    <w:rsid w:val="00D27913"/>
    <w:rsid w:val="00D30A75"/>
    <w:rsid w:val="00D357EE"/>
    <w:rsid w:val="00D35843"/>
    <w:rsid w:val="00D401B8"/>
    <w:rsid w:val="00D41F9D"/>
    <w:rsid w:val="00D424D6"/>
    <w:rsid w:val="00D4286D"/>
    <w:rsid w:val="00D43496"/>
    <w:rsid w:val="00D43506"/>
    <w:rsid w:val="00D442EA"/>
    <w:rsid w:val="00D457B9"/>
    <w:rsid w:val="00D45842"/>
    <w:rsid w:val="00D47C54"/>
    <w:rsid w:val="00D5552B"/>
    <w:rsid w:val="00D60B88"/>
    <w:rsid w:val="00D62289"/>
    <w:rsid w:val="00D63B8E"/>
    <w:rsid w:val="00D63E7D"/>
    <w:rsid w:val="00D652BF"/>
    <w:rsid w:val="00D65508"/>
    <w:rsid w:val="00D65900"/>
    <w:rsid w:val="00D6608C"/>
    <w:rsid w:val="00D66515"/>
    <w:rsid w:val="00D670BF"/>
    <w:rsid w:val="00D70EE2"/>
    <w:rsid w:val="00D71075"/>
    <w:rsid w:val="00D71B93"/>
    <w:rsid w:val="00D72322"/>
    <w:rsid w:val="00D85749"/>
    <w:rsid w:val="00D92471"/>
    <w:rsid w:val="00D92496"/>
    <w:rsid w:val="00D927DF"/>
    <w:rsid w:val="00D9691B"/>
    <w:rsid w:val="00D9771A"/>
    <w:rsid w:val="00D97E37"/>
    <w:rsid w:val="00D97E6D"/>
    <w:rsid w:val="00DA0D5E"/>
    <w:rsid w:val="00DA6C4F"/>
    <w:rsid w:val="00DA731A"/>
    <w:rsid w:val="00DB2036"/>
    <w:rsid w:val="00DB247A"/>
    <w:rsid w:val="00DB3038"/>
    <w:rsid w:val="00DB32BD"/>
    <w:rsid w:val="00DB4B1E"/>
    <w:rsid w:val="00DB5D22"/>
    <w:rsid w:val="00DB6A7D"/>
    <w:rsid w:val="00DC0221"/>
    <w:rsid w:val="00DC67EB"/>
    <w:rsid w:val="00DC7573"/>
    <w:rsid w:val="00DC79F1"/>
    <w:rsid w:val="00DD5F07"/>
    <w:rsid w:val="00DE2068"/>
    <w:rsid w:val="00DE3135"/>
    <w:rsid w:val="00DE32B4"/>
    <w:rsid w:val="00DE3D7B"/>
    <w:rsid w:val="00DE4E42"/>
    <w:rsid w:val="00DE5840"/>
    <w:rsid w:val="00DE6B32"/>
    <w:rsid w:val="00DF24FD"/>
    <w:rsid w:val="00DF3B13"/>
    <w:rsid w:val="00DF6A10"/>
    <w:rsid w:val="00E00D18"/>
    <w:rsid w:val="00E0239A"/>
    <w:rsid w:val="00E027E7"/>
    <w:rsid w:val="00E0516E"/>
    <w:rsid w:val="00E06AAB"/>
    <w:rsid w:val="00E11C6C"/>
    <w:rsid w:val="00E12405"/>
    <w:rsid w:val="00E131EB"/>
    <w:rsid w:val="00E14345"/>
    <w:rsid w:val="00E1495E"/>
    <w:rsid w:val="00E149E1"/>
    <w:rsid w:val="00E1606A"/>
    <w:rsid w:val="00E21440"/>
    <w:rsid w:val="00E24DE3"/>
    <w:rsid w:val="00E26407"/>
    <w:rsid w:val="00E32892"/>
    <w:rsid w:val="00E33B34"/>
    <w:rsid w:val="00E35F2D"/>
    <w:rsid w:val="00E379B2"/>
    <w:rsid w:val="00E434FB"/>
    <w:rsid w:val="00E43B4B"/>
    <w:rsid w:val="00E45DC0"/>
    <w:rsid w:val="00E46348"/>
    <w:rsid w:val="00E50A7A"/>
    <w:rsid w:val="00E50ACD"/>
    <w:rsid w:val="00E55F14"/>
    <w:rsid w:val="00E648C1"/>
    <w:rsid w:val="00E700BC"/>
    <w:rsid w:val="00E73DAD"/>
    <w:rsid w:val="00E77969"/>
    <w:rsid w:val="00E803DC"/>
    <w:rsid w:val="00E8051D"/>
    <w:rsid w:val="00E8062A"/>
    <w:rsid w:val="00E81742"/>
    <w:rsid w:val="00E82153"/>
    <w:rsid w:val="00E852D1"/>
    <w:rsid w:val="00E85BBD"/>
    <w:rsid w:val="00E875C3"/>
    <w:rsid w:val="00E9110A"/>
    <w:rsid w:val="00E914A5"/>
    <w:rsid w:val="00E92EED"/>
    <w:rsid w:val="00E93012"/>
    <w:rsid w:val="00E955AE"/>
    <w:rsid w:val="00E96530"/>
    <w:rsid w:val="00E96B9F"/>
    <w:rsid w:val="00E97B69"/>
    <w:rsid w:val="00EA107C"/>
    <w:rsid w:val="00EA13E4"/>
    <w:rsid w:val="00EA22EF"/>
    <w:rsid w:val="00EA6AE1"/>
    <w:rsid w:val="00EB0442"/>
    <w:rsid w:val="00EB154D"/>
    <w:rsid w:val="00EB1684"/>
    <w:rsid w:val="00EB17B5"/>
    <w:rsid w:val="00EB3C41"/>
    <w:rsid w:val="00EB45E5"/>
    <w:rsid w:val="00EB4662"/>
    <w:rsid w:val="00EB531B"/>
    <w:rsid w:val="00EC27D6"/>
    <w:rsid w:val="00ED5BCB"/>
    <w:rsid w:val="00EE1DB2"/>
    <w:rsid w:val="00EE5907"/>
    <w:rsid w:val="00EE6D75"/>
    <w:rsid w:val="00EF0355"/>
    <w:rsid w:val="00EF0AD4"/>
    <w:rsid w:val="00EF1753"/>
    <w:rsid w:val="00EF1FB0"/>
    <w:rsid w:val="00F029D3"/>
    <w:rsid w:val="00F04D90"/>
    <w:rsid w:val="00F070F9"/>
    <w:rsid w:val="00F12847"/>
    <w:rsid w:val="00F12A02"/>
    <w:rsid w:val="00F14117"/>
    <w:rsid w:val="00F211D4"/>
    <w:rsid w:val="00F2191F"/>
    <w:rsid w:val="00F21A67"/>
    <w:rsid w:val="00F22297"/>
    <w:rsid w:val="00F229CD"/>
    <w:rsid w:val="00F2300A"/>
    <w:rsid w:val="00F23424"/>
    <w:rsid w:val="00F3026F"/>
    <w:rsid w:val="00F312D7"/>
    <w:rsid w:val="00F32F0F"/>
    <w:rsid w:val="00F35E15"/>
    <w:rsid w:val="00F36FAB"/>
    <w:rsid w:val="00F42235"/>
    <w:rsid w:val="00F52B05"/>
    <w:rsid w:val="00F6370C"/>
    <w:rsid w:val="00F67059"/>
    <w:rsid w:val="00F716ED"/>
    <w:rsid w:val="00F804AD"/>
    <w:rsid w:val="00F829B7"/>
    <w:rsid w:val="00F8406F"/>
    <w:rsid w:val="00F86761"/>
    <w:rsid w:val="00F86BED"/>
    <w:rsid w:val="00F87591"/>
    <w:rsid w:val="00F91954"/>
    <w:rsid w:val="00F94120"/>
    <w:rsid w:val="00F9425E"/>
    <w:rsid w:val="00F953DF"/>
    <w:rsid w:val="00F97B10"/>
    <w:rsid w:val="00FA1E74"/>
    <w:rsid w:val="00FA2486"/>
    <w:rsid w:val="00FB1BC7"/>
    <w:rsid w:val="00FB4647"/>
    <w:rsid w:val="00FB482D"/>
    <w:rsid w:val="00FC13D0"/>
    <w:rsid w:val="00FC285C"/>
    <w:rsid w:val="00FC28B9"/>
    <w:rsid w:val="00FC4FAF"/>
    <w:rsid w:val="00FC62B2"/>
    <w:rsid w:val="00FD1A4D"/>
    <w:rsid w:val="00FD3229"/>
    <w:rsid w:val="00FE1725"/>
    <w:rsid w:val="00FE176F"/>
    <w:rsid w:val="00FE3D64"/>
    <w:rsid w:val="00FE65F8"/>
    <w:rsid w:val="00FE7A02"/>
    <w:rsid w:val="00FF282B"/>
    <w:rsid w:val="00FF7F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8156159"/>
  <w15:chartTrackingRefBased/>
  <w15:docId w15:val="{E0FDC136-1A61-4B3D-999A-0A437855CA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D97E6D"/>
    <w:pPr>
      <w:spacing w:after="200" w:line="276" w:lineRule="auto"/>
    </w:pPr>
    <w:rPr>
      <w:rFonts w:ascii="Calibri" w:eastAsia="Calibri" w:hAnsi="Calibri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link w:val="DefaultChar"/>
    <w:rsid w:val="00D97E6D"/>
    <w:pPr>
      <w:autoSpaceDE w:val="0"/>
      <w:autoSpaceDN w:val="0"/>
      <w:adjustRightInd w:val="0"/>
      <w:spacing w:after="0" w:line="240" w:lineRule="auto"/>
    </w:pPr>
    <w:rPr>
      <w:rFonts w:ascii="Times New Roman" w:eastAsia="Calibri" w:hAnsi="Times New Roman" w:cs="Times New Roman"/>
      <w:color w:val="000000"/>
      <w:sz w:val="24"/>
      <w:szCs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D97E6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97E6D"/>
    <w:rPr>
      <w:rFonts w:ascii="Calibri" w:eastAsia="Calibri" w:hAnsi="Calibri" w:cs="Times New Roman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D97E6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97E6D"/>
    <w:rPr>
      <w:rFonts w:ascii="Calibri" w:eastAsia="Calibri" w:hAnsi="Calibri" w:cs="Times New Roman"/>
      <w:lang w:val="en-US"/>
    </w:rPr>
  </w:style>
  <w:style w:type="character" w:styleId="LineNumber">
    <w:name w:val="line number"/>
    <w:basedOn w:val="DefaultParagraphFont"/>
    <w:uiPriority w:val="99"/>
    <w:semiHidden/>
    <w:unhideWhenUsed/>
    <w:rsid w:val="00D97E6D"/>
  </w:style>
  <w:style w:type="paragraph" w:styleId="BalloonText">
    <w:name w:val="Balloon Text"/>
    <w:basedOn w:val="Normal"/>
    <w:link w:val="BalloonTextChar"/>
    <w:uiPriority w:val="99"/>
    <w:semiHidden/>
    <w:unhideWhenUsed/>
    <w:rsid w:val="00D97E6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97E6D"/>
    <w:rPr>
      <w:rFonts w:ascii="Segoe UI" w:eastAsia="Calibri" w:hAnsi="Segoe UI" w:cs="Segoe UI"/>
      <w:sz w:val="18"/>
      <w:szCs w:val="18"/>
      <w:lang w:val="en-US"/>
    </w:rPr>
  </w:style>
  <w:style w:type="paragraph" w:styleId="NormalWeb">
    <w:name w:val="Normal (Web)"/>
    <w:basedOn w:val="Normal"/>
    <w:uiPriority w:val="99"/>
    <w:semiHidden/>
    <w:unhideWhenUsed/>
    <w:rsid w:val="00D97E6D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en-GB"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D97E6D"/>
    <w:pPr>
      <w:spacing w:after="0"/>
      <w:jc w:val="center"/>
    </w:pPr>
    <w:rPr>
      <w:rFonts w:cs="Calibri"/>
      <w:noProof/>
      <w:color w:val="000000"/>
      <w:szCs w:val="24"/>
    </w:rPr>
  </w:style>
  <w:style w:type="character" w:customStyle="1" w:styleId="DefaultChar">
    <w:name w:val="Default Char"/>
    <w:basedOn w:val="DefaultParagraphFont"/>
    <w:link w:val="Default"/>
    <w:rsid w:val="00D97E6D"/>
    <w:rPr>
      <w:rFonts w:ascii="Times New Roman" w:eastAsia="Calibri" w:hAnsi="Times New Roman" w:cs="Times New Roman"/>
      <w:color w:val="000000"/>
      <w:sz w:val="24"/>
      <w:szCs w:val="24"/>
      <w:lang w:val="en-US"/>
    </w:rPr>
  </w:style>
  <w:style w:type="character" w:customStyle="1" w:styleId="EndNoteBibliographyTitleChar">
    <w:name w:val="EndNote Bibliography Title Char"/>
    <w:basedOn w:val="DefaultChar"/>
    <w:link w:val="EndNoteBibliographyTitle"/>
    <w:rsid w:val="00D97E6D"/>
    <w:rPr>
      <w:rFonts w:ascii="Calibri" w:eastAsia="Calibri" w:hAnsi="Calibri" w:cs="Calibri"/>
      <w:noProof/>
      <w:color w:val="000000"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97E6D"/>
    <w:pPr>
      <w:spacing w:line="240" w:lineRule="auto"/>
    </w:pPr>
    <w:rPr>
      <w:rFonts w:cs="Calibri"/>
      <w:noProof/>
      <w:color w:val="000000"/>
      <w:szCs w:val="24"/>
    </w:rPr>
  </w:style>
  <w:style w:type="character" w:customStyle="1" w:styleId="EndNoteBibliographyChar">
    <w:name w:val="EndNote Bibliography Char"/>
    <w:basedOn w:val="DefaultChar"/>
    <w:link w:val="EndNoteBibliography"/>
    <w:rsid w:val="00D97E6D"/>
    <w:rPr>
      <w:rFonts w:ascii="Calibri" w:eastAsia="Calibri" w:hAnsi="Calibri" w:cs="Calibri"/>
      <w:noProof/>
      <w:color w:val="000000"/>
      <w:sz w:val="24"/>
      <w:szCs w:val="24"/>
      <w:lang w:val="en-US"/>
    </w:rPr>
  </w:style>
  <w:style w:type="character" w:styleId="Hyperlink">
    <w:name w:val="Hyperlink"/>
    <w:basedOn w:val="DefaultParagraphFont"/>
    <w:uiPriority w:val="99"/>
    <w:unhideWhenUsed/>
    <w:rsid w:val="00D97E6D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97E6D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D97E6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</TotalTime>
  <Pages>5</Pages>
  <Words>13990</Words>
  <Characters>79745</Characters>
  <Application>Microsoft Office Word</Application>
  <DocSecurity>0</DocSecurity>
  <Lines>664</Lines>
  <Paragraphs>18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35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ussell, Marie</dc:creator>
  <cp:keywords/>
  <dc:description/>
  <cp:lastModifiedBy>Russell, Marie [ENT]</cp:lastModifiedBy>
  <cp:revision>9</cp:revision>
  <dcterms:created xsi:type="dcterms:W3CDTF">2022-01-06T15:40:00Z</dcterms:created>
  <dcterms:modified xsi:type="dcterms:W3CDTF">2022-01-07T17:13:00Z</dcterms:modified>
</cp:coreProperties>
</file>